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601ECF" w14:textId="7AF83E04" w:rsidR="005404FB" w:rsidRPr="006E1370" w:rsidRDefault="00437DAE" w:rsidP="005404FB">
      <w:pPr>
        <w:pStyle w:val="berschrift2"/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bookmarkStart w:id="0" w:name="_Toc78506602"/>
      <w:r w:rsidRPr="006E137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Supplemental material</w:t>
      </w:r>
      <w:bookmarkEnd w:id="0"/>
      <w:r w:rsidR="009C2108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/Appendix</w:t>
      </w:r>
    </w:p>
    <w:p w14:paraId="2A1DE386" w14:textId="6C650CF6" w:rsidR="005404FB" w:rsidRPr="006E1370" w:rsidRDefault="00437DAE" w:rsidP="005404FB">
      <w:pPr>
        <w:pStyle w:val="Beschriftung"/>
        <w:keepNext/>
        <w:spacing w:line="480" w:lineRule="auto"/>
        <w:rPr>
          <w:lang w:val="en-GB"/>
        </w:rPr>
      </w:pPr>
      <w:r w:rsidRPr="006E1370">
        <w:rPr>
          <w:lang w:val="en-GB"/>
        </w:rPr>
        <w:t xml:space="preserve">Table A - </w:t>
      </w:r>
      <w:r w:rsidRPr="006E1370">
        <w:rPr>
          <w:lang w:val="en-GB"/>
        </w:rPr>
        <w:fldChar w:fldCharType="begin"/>
      </w:r>
      <w:r w:rsidRPr="006E1370">
        <w:rPr>
          <w:lang w:val="en-GB"/>
        </w:rPr>
        <w:instrText xml:space="preserve"> SEQ Table_A_- \* ARABIC </w:instrText>
      </w:r>
      <w:r w:rsidRPr="006E1370">
        <w:rPr>
          <w:lang w:val="en-GB"/>
        </w:rPr>
        <w:fldChar w:fldCharType="separate"/>
      </w:r>
      <w:r w:rsidR="005C6D40" w:rsidRPr="006E1370">
        <w:rPr>
          <w:lang w:val="en-GB"/>
        </w:rPr>
        <w:t>1</w:t>
      </w:r>
      <w:r w:rsidRPr="006E1370">
        <w:rPr>
          <w:lang w:val="en-GB"/>
        </w:rPr>
        <w:fldChar w:fldCharType="end"/>
      </w:r>
      <w:r w:rsidRPr="006E1370">
        <w:rPr>
          <w:lang w:val="en-GB"/>
        </w:rPr>
        <w:t xml:space="preserve">: Top-down calculation of the </w:t>
      </w:r>
      <w:r w:rsidR="00EF6943">
        <w:rPr>
          <w:lang w:val="en-GB"/>
        </w:rPr>
        <w:t xml:space="preserve">r/r </w:t>
      </w:r>
      <w:r w:rsidRPr="006E1370">
        <w:rPr>
          <w:lang w:val="en-GB"/>
        </w:rPr>
        <w:t>DLBCL target population in base case analysis and scenario analysis</w:t>
      </w:r>
    </w:p>
    <w:tbl>
      <w:tblPr>
        <w:tblW w:w="9239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341"/>
        <w:gridCol w:w="1149"/>
        <w:gridCol w:w="1149"/>
        <w:gridCol w:w="1149"/>
        <w:gridCol w:w="1149"/>
        <w:gridCol w:w="1149"/>
        <w:gridCol w:w="1153"/>
      </w:tblGrid>
      <w:tr w:rsidR="00EA7B19" w:rsidRPr="006E1370" w14:paraId="4F06A0FA" w14:textId="77777777" w:rsidTr="00D10FD9">
        <w:trPr>
          <w:trHeight w:val="227"/>
        </w:trPr>
        <w:tc>
          <w:tcPr>
            <w:tcW w:w="2341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0EB69F00" w14:textId="77777777" w:rsidR="009F7BE9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Base Case</w:t>
            </w:r>
          </w:p>
        </w:tc>
        <w:tc>
          <w:tcPr>
            <w:tcW w:w="1149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0EFE6A31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0</w:t>
            </w:r>
          </w:p>
        </w:tc>
        <w:tc>
          <w:tcPr>
            <w:tcW w:w="1149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513C8D33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1</w:t>
            </w:r>
          </w:p>
        </w:tc>
        <w:tc>
          <w:tcPr>
            <w:tcW w:w="1149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1B01CE99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2</w:t>
            </w:r>
          </w:p>
        </w:tc>
        <w:tc>
          <w:tcPr>
            <w:tcW w:w="1149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2F5F7ABB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3</w:t>
            </w:r>
          </w:p>
        </w:tc>
        <w:tc>
          <w:tcPr>
            <w:tcW w:w="1149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7CF425C8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4</w:t>
            </w:r>
          </w:p>
        </w:tc>
        <w:tc>
          <w:tcPr>
            <w:tcW w:w="1153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3D5A5F4B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5</w:t>
            </w:r>
          </w:p>
        </w:tc>
      </w:tr>
      <w:tr w:rsidR="00EA7B19" w:rsidRPr="006E1370" w14:paraId="303CD1A9" w14:textId="77777777" w:rsidTr="009F7BE9">
        <w:trPr>
          <w:trHeight w:val="311"/>
        </w:trPr>
        <w:tc>
          <w:tcPr>
            <w:tcW w:w="2341" w:type="dxa"/>
            <w:tcBorders>
              <w:top w:val="single" w:sz="6" w:space="0" w:color="000000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C5A83C4" w14:textId="77777777" w:rsidR="009F7BE9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German total population</w:t>
            </w:r>
          </w:p>
        </w:tc>
        <w:tc>
          <w:tcPr>
            <w:tcW w:w="1149" w:type="dxa"/>
            <w:tcBorders>
              <w:top w:val="single" w:sz="6" w:space="0" w:color="000000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7DD417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3,495,000</w:t>
            </w:r>
          </w:p>
        </w:tc>
        <w:tc>
          <w:tcPr>
            <w:tcW w:w="1149" w:type="dxa"/>
            <w:tcBorders>
              <w:top w:val="single" w:sz="6" w:space="0" w:color="000000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3E40AF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3,591,000</w:t>
            </w:r>
          </w:p>
        </w:tc>
        <w:tc>
          <w:tcPr>
            <w:tcW w:w="1149" w:type="dxa"/>
            <w:tcBorders>
              <w:top w:val="single" w:sz="6" w:space="0" w:color="000000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445A9C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3,654,000</w:t>
            </w:r>
          </w:p>
        </w:tc>
        <w:tc>
          <w:tcPr>
            <w:tcW w:w="1149" w:type="dxa"/>
            <w:tcBorders>
              <w:top w:val="single" w:sz="6" w:space="0" w:color="000000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54CEC4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3,682,000</w:t>
            </w:r>
          </w:p>
        </w:tc>
        <w:tc>
          <w:tcPr>
            <w:tcW w:w="1149" w:type="dxa"/>
            <w:tcBorders>
              <w:top w:val="single" w:sz="6" w:space="0" w:color="000000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8D029B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3,674,000</w:t>
            </w:r>
          </w:p>
        </w:tc>
        <w:tc>
          <w:tcPr>
            <w:tcW w:w="1153" w:type="dxa"/>
            <w:tcBorders>
              <w:top w:val="single" w:sz="6" w:space="0" w:color="000000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A9C022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3,631,000</w:t>
            </w:r>
          </w:p>
        </w:tc>
      </w:tr>
      <w:tr w:rsidR="00EA7B19" w:rsidRPr="006E1370" w14:paraId="55051033" w14:textId="77777777" w:rsidTr="009F7BE9">
        <w:trPr>
          <w:trHeight w:val="311"/>
        </w:trPr>
        <w:tc>
          <w:tcPr>
            <w:tcW w:w="2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28441D28" w14:textId="77777777" w:rsidR="009F7BE9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Population ≥ 18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1F5C6D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9,698,000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2993B8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9,726,000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14D6AE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9,708,000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7CAD12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9,658,000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087FE7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9,600,00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1F9E35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9,526,000</w:t>
            </w:r>
          </w:p>
        </w:tc>
      </w:tr>
      <w:tr w:rsidR="00EA7B19" w:rsidRPr="006E1370" w14:paraId="79C4D345" w14:textId="77777777" w:rsidTr="009F7BE9">
        <w:trPr>
          <w:trHeight w:val="311"/>
        </w:trPr>
        <w:tc>
          <w:tcPr>
            <w:tcW w:w="2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3E4B502A" w14:textId="77777777" w:rsidR="009F7BE9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Incident DLBCL cases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4F3AB7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,158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8C680D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,264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80B84E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,368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2B4C4C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,468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1ACFC8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,57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A21323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,680</w:t>
            </w:r>
          </w:p>
        </w:tc>
      </w:tr>
      <w:tr w:rsidR="00EA7B19" w:rsidRPr="006E1370" w14:paraId="3E90940F" w14:textId="77777777" w:rsidTr="00D10FD9">
        <w:trPr>
          <w:trHeight w:val="227"/>
        </w:trPr>
        <w:tc>
          <w:tcPr>
            <w:tcW w:w="923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EE9E8B1" w14:textId="77777777" w:rsidR="009F7BE9" w:rsidRPr="006E1370" w:rsidRDefault="00437DAE" w:rsidP="00A15D35">
            <w:pPr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Minimum Population</w:t>
            </w:r>
          </w:p>
        </w:tc>
      </w:tr>
      <w:tr w:rsidR="00EA7B19" w:rsidRPr="006E1370" w14:paraId="00B32509" w14:textId="77777777" w:rsidTr="009F7BE9">
        <w:trPr>
          <w:trHeight w:val="311"/>
        </w:trPr>
        <w:tc>
          <w:tcPr>
            <w:tcW w:w="2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B8CE169" w14:textId="77777777" w:rsidR="009F7BE9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</w:t>
            </w:r>
            <w:r w:rsidRPr="006E1370">
              <w:rPr>
                <w:rFonts w:asciiTheme="minorHAnsi" w:hAnsiTheme="minorHAnsi"/>
                <w:sz w:val="16"/>
                <w:szCs w:val="16"/>
                <w:vertAlign w:val="superscript"/>
                <w:lang w:val="en-GB"/>
              </w:rPr>
              <w:t>nd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 line population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B04A70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444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24ADF6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474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329932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503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2C0369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531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8B8A85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56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4DCCB5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590</w:t>
            </w:r>
          </w:p>
        </w:tc>
      </w:tr>
      <w:tr w:rsidR="00EA7B19" w:rsidRPr="006E1370" w14:paraId="6DFFF390" w14:textId="77777777" w:rsidTr="009F7BE9">
        <w:trPr>
          <w:trHeight w:val="311"/>
        </w:trPr>
        <w:tc>
          <w:tcPr>
            <w:tcW w:w="2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73A06AB6" w14:textId="77777777" w:rsidR="009F7BE9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</w:t>
            </w:r>
            <w:r w:rsidRPr="006E1370">
              <w:rPr>
                <w:rFonts w:asciiTheme="minorHAnsi" w:hAnsiTheme="minorHAnsi"/>
                <w:sz w:val="16"/>
                <w:szCs w:val="16"/>
                <w:vertAlign w:val="superscript"/>
                <w:lang w:val="en-GB"/>
              </w:rPr>
              <w:t>rd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 line population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2ABAE8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95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514626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13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FD00FC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31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1BB3F0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48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D2E9B5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6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5CB7B2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85</w:t>
            </w:r>
          </w:p>
        </w:tc>
      </w:tr>
      <w:tr w:rsidR="00EA7B19" w:rsidRPr="006E1370" w14:paraId="0EAA9829" w14:textId="77777777" w:rsidTr="009F7BE9">
        <w:trPr>
          <w:trHeight w:val="311"/>
        </w:trPr>
        <w:tc>
          <w:tcPr>
            <w:tcW w:w="2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0F2FDB98" w14:textId="752F6FB6" w:rsidR="009F7BE9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Target population</w:t>
            </w:r>
            <w:r w:rsidR="00B02C9B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*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08087F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88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3AC567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03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B3F562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19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D978D5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34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FD611E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5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83784A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67</w:t>
            </w:r>
          </w:p>
        </w:tc>
      </w:tr>
      <w:tr w:rsidR="00EA7B19" w:rsidRPr="006E1370" w14:paraId="1C5AB09B" w14:textId="77777777" w:rsidTr="00D10FD9">
        <w:trPr>
          <w:trHeight w:val="227"/>
        </w:trPr>
        <w:tc>
          <w:tcPr>
            <w:tcW w:w="923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19C183D" w14:textId="77777777" w:rsidR="009F7BE9" w:rsidRPr="006E1370" w:rsidRDefault="00437DAE" w:rsidP="00A15D35">
            <w:pPr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Maximum Population</w:t>
            </w:r>
          </w:p>
        </w:tc>
      </w:tr>
      <w:tr w:rsidR="00EA7B19" w:rsidRPr="006E1370" w14:paraId="388698FB" w14:textId="77777777" w:rsidTr="009F7BE9">
        <w:trPr>
          <w:trHeight w:val="311"/>
        </w:trPr>
        <w:tc>
          <w:tcPr>
            <w:tcW w:w="2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5E35F8FB" w14:textId="77777777" w:rsidR="009F7BE9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</w:t>
            </w:r>
            <w:r w:rsidRPr="006E1370">
              <w:rPr>
                <w:rFonts w:asciiTheme="minorHAnsi" w:hAnsiTheme="minorHAnsi"/>
                <w:sz w:val="16"/>
                <w:szCs w:val="16"/>
                <w:vertAlign w:val="superscript"/>
                <w:lang w:val="en-GB"/>
              </w:rPr>
              <w:t>nd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 line population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9DAABF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960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AC3B00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,000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605222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,040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3BA1BE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,078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B8C321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,11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2278F2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,158</w:t>
            </w:r>
          </w:p>
        </w:tc>
      </w:tr>
      <w:tr w:rsidR="00EA7B19" w:rsidRPr="006E1370" w14:paraId="27DE3870" w14:textId="77777777" w:rsidTr="009F7BE9">
        <w:trPr>
          <w:trHeight w:val="311"/>
        </w:trPr>
        <w:tc>
          <w:tcPr>
            <w:tcW w:w="2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1EA7B073" w14:textId="77777777" w:rsidR="009F7BE9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</w:t>
            </w:r>
            <w:r w:rsidRPr="006E1370">
              <w:rPr>
                <w:rFonts w:asciiTheme="minorHAnsi" w:hAnsiTheme="minorHAnsi"/>
                <w:sz w:val="16"/>
                <w:szCs w:val="16"/>
                <w:vertAlign w:val="superscript"/>
                <w:lang w:val="en-GB"/>
              </w:rPr>
              <w:t>rd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 line population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28E865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214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684283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239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CC4A92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263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55989C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287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CC5CC8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31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1042C4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337</w:t>
            </w:r>
          </w:p>
        </w:tc>
      </w:tr>
      <w:tr w:rsidR="00EA7B19" w:rsidRPr="006E1370" w14:paraId="69CDC7C9" w14:textId="77777777" w:rsidTr="009F7BE9">
        <w:trPr>
          <w:trHeight w:val="311"/>
        </w:trPr>
        <w:tc>
          <w:tcPr>
            <w:tcW w:w="23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1327F55C" w14:textId="358B3D6A" w:rsidR="009F7BE9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Target population*</w:t>
            </w: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FC87A3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068</w:t>
            </w: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EC616A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090</w:t>
            </w: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61FA3F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111</w:t>
            </w: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CA1B74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133</w:t>
            </w: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8BFF72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155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D364C6" w14:textId="77777777" w:rsidR="009F7BE9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177</w:t>
            </w:r>
          </w:p>
        </w:tc>
      </w:tr>
      <w:tr w:rsidR="00EA7B19" w:rsidRPr="006E1370" w14:paraId="172F11F9" w14:textId="77777777" w:rsidTr="00D10FD9">
        <w:trPr>
          <w:trHeight w:val="227"/>
        </w:trPr>
        <w:tc>
          <w:tcPr>
            <w:tcW w:w="23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0038F62" w14:textId="6FB4EDD4" w:rsidR="009F7BE9" w:rsidRPr="006E1370" w:rsidRDefault="00437DAE" w:rsidP="009F7BE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cenario analysis</w:t>
            </w: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3A04BA9" w14:textId="0B14DED2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0</w:t>
            </w: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78380E9" w14:textId="3AB4DB0E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1</w:t>
            </w: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AF567DA" w14:textId="47448DD7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2</w:t>
            </w: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39DDDAD" w14:textId="2C023E35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3</w:t>
            </w: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4E1AA1" w14:textId="6D194D92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4</w:t>
            </w:r>
          </w:p>
        </w:tc>
        <w:tc>
          <w:tcPr>
            <w:tcW w:w="11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6051CD" w14:textId="7EC1BD77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5</w:t>
            </w:r>
          </w:p>
        </w:tc>
      </w:tr>
      <w:tr w:rsidR="00EA7B19" w:rsidRPr="006E1370" w14:paraId="308B6B21" w14:textId="77777777" w:rsidTr="00D10FD9">
        <w:trPr>
          <w:trHeight w:val="227"/>
        </w:trPr>
        <w:tc>
          <w:tcPr>
            <w:tcW w:w="23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 w:themeFill="background2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D76C34A" w14:textId="0761EAB7" w:rsidR="009F7BE9" w:rsidRPr="006E1370" w:rsidRDefault="00437DAE" w:rsidP="009F7BE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Minimum Population</w:t>
            </w: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02EB152" w14:textId="77777777" w:rsidR="009F7BE9" w:rsidRPr="006E1370" w:rsidRDefault="009F7BE9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555C8C" w14:textId="77777777" w:rsidR="009F7BE9" w:rsidRPr="006E1370" w:rsidRDefault="009F7BE9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7CC44D1" w14:textId="77777777" w:rsidR="009F7BE9" w:rsidRPr="006E1370" w:rsidRDefault="009F7BE9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278FD97" w14:textId="77777777" w:rsidR="009F7BE9" w:rsidRPr="006E1370" w:rsidRDefault="009F7BE9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6A54068" w14:textId="77777777" w:rsidR="009F7BE9" w:rsidRPr="006E1370" w:rsidRDefault="009F7BE9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CA4923F" w14:textId="77777777" w:rsidR="009F7BE9" w:rsidRPr="006E1370" w:rsidRDefault="009F7BE9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574D022F" w14:textId="77777777" w:rsidTr="009F7BE9">
        <w:trPr>
          <w:trHeight w:val="311"/>
        </w:trPr>
        <w:tc>
          <w:tcPr>
            <w:tcW w:w="2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780199A" w14:textId="372D2FAC" w:rsidR="009F7BE9" w:rsidRPr="006E1370" w:rsidRDefault="00437DAE" w:rsidP="009F7BE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</w:t>
            </w:r>
            <w:r w:rsidRPr="006E1370">
              <w:rPr>
                <w:rFonts w:asciiTheme="minorHAnsi" w:hAnsiTheme="minorHAnsi"/>
                <w:sz w:val="16"/>
                <w:szCs w:val="16"/>
                <w:vertAlign w:val="superscript"/>
                <w:lang w:val="en-GB"/>
              </w:rPr>
              <w:t>nd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 line population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863151A" w14:textId="5B8A9D85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444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C2D7B09" w14:textId="6FC9CE75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474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7D5D406" w14:textId="2C0241DC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503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133B629" w14:textId="6DA5695D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531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DFFD6A" w14:textId="7DC809D2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56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709A007" w14:textId="7E2DB2FF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590</w:t>
            </w:r>
          </w:p>
        </w:tc>
      </w:tr>
      <w:tr w:rsidR="00EA7B19" w:rsidRPr="006E1370" w14:paraId="0CC15FB9" w14:textId="77777777" w:rsidTr="009F7BE9">
        <w:trPr>
          <w:trHeight w:val="311"/>
        </w:trPr>
        <w:tc>
          <w:tcPr>
            <w:tcW w:w="2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49E3362" w14:textId="3D565F1A" w:rsidR="009F7BE9" w:rsidRPr="006E1370" w:rsidRDefault="00437DAE" w:rsidP="009F7BE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Target population*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425E7E8" w14:textId="6D2E5D49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271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D3E76B1" w14:textId="26BDA318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297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05C1BC0" w14:textId="5426A702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323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8A1581C" w14:textId="69E1E904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347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0BE0F53" w14:textId="1AB530DF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37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65EC53C" w14:textId="34209C80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399</w:t>
            </w:r>
          </w:p>
        </w:tc>
      </w:tr>
      <w:tr w:rsidR="00EA7B19" w:rsidRPr="006E1370" w14:paraId="10B1AE1E" w14:textId="77777777" w:rsidTr="00D10FD9">
        <w:trPr>
          <w:trHeight w:val="227"/>
        </w:trPr>
        <w:tc>
          <w:tcPr>
            <w:tcW w:w="2341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20418A4" w14:textId="2C3446C0" w:rsidR="009F7BE9" w:rsidRPr="006E1370" w:rsidRDefault="00437DAE" w:rsidP="009F7BE9">
            <w:pPr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Maximum Population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2320D5E" w14:textId="77777777" w:rsidR="009F7BE9" w:rsidRPr="006E1370" w:rsidRDefault="009F7BE9" w:rsidP="009F7BE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GB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537950F" w14:textId="77777777" w:rsidR="009F7BE9" w:rsidRPr="006E1370" w:rsidRDefault="009F7BE9" w:rsidP="009F7BE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GB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05E25FB" w14:textId="77777777" w:rsidR="009F7BE9" w:rsidRPr="006E1370" w:rsidRDefault="009F7BE9" w:rsidP="009F7BE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GB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6E3FD9B" w14:textId="77777777" w:rsidR="009F7BE9" w:rsidRPr="006E1370" w:rsidRDefault="009F7BE9" w:rsidP="009F7BE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GB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384DA9B" w14:textId="77777777" w:rsidR="009F7BE9" w:rsidRPr="006E1370" w:rsidRDefault="009F7BE9" w:rsidP="009F7BE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GB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AC34818" w14:textId="77777777" w:rsidR="009F7BE9" w:rsidRPr="006E1370" w:rsidRDefault="009F7BE9" w:rsidP="009F7BE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4DD83087" w14:textId="77777777" w:rsidTr="009F7BE9">
        <w:trPr>
          <w:trHeight w:val="311"/>
        </w:trPr>
        <w:tc>
          <w:tcPr>
            <w:tcW w:w="2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D891891" w14:textId="55F022E7" w:rsidR="009F7BE9" w:rsidRPr="006E1370" w:rsidRDefault="00437DAE" w:rsidP="009F7BE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</w:t>
            </w:r>
            <w:r w:rsidRPr="006E1370">
              <w:rPr>
                <w:rFonts w:asciiTheme="minorHAnsi" w:hAnsiTheme="minorHAnsi"/>
                <w:sz w:val="16"/>
                <w:szCs w:val="16"/>
                <w:vertAlign w:val="superscript"/>
                <w:lang w:val="en-GB"/>
              </w:rPr>
              <w:t>nd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 line population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F806218" w14:textId="7877CA09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960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B401074" w14:textId="268EBE79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,000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3C414E6" w14:textId="4D2DDD88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,040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4627E77" w14:textId="73987F5F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,078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9A7CF0" w14:textId="3C5B5EF7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,11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EB7D7A1" w14:textId="18570286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,158</w:t>
            </w:r>
          </w:p>
        </w:tc>
      </w:tr>
      <w:tr w:rsidR="00EA7B19" w:rsidRPr="006E1370" w14:paraId="0BF4C336" w14:textId="77777777" w:rsidTr="009F7BE9">
        <w:trPr>
          <w:trHeight w:val="311"/>
        </w:trPr>
        <w:tc>
          <w:tcPr>
            <w:tcW w:w="23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6DCE6DD" w14:textId="2C7FC932" w:rsidR="009F7BE9" w:rsidRPr="006E1370" w:rsidRDefault="00437DAE" w:rsidP="009F7BE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Target population*</w:t>
            </w: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3918F6A" w14:textId="58C806A1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725</w:t>
            </w: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237BB43" w14:textId="0CB33DD6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760</w:t>
            </w: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17C698" w14:textId="5357EB12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795</w:t>
            </w: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E2A731B" w14:textId="6EE1F172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829</w:t>
            </w: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D8ED45B" w14:textId="6CF88F6F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865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B75A983" w14:textId="16A37A41" w:rsidR="009F7BE9" w:rsidRPr="006E1370" w:rsidRDefault="00437DAE" w:rsidP="009F7BE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1,899</w:t>
            </w:r>
          </w:p>
        </w:tc>
      </w:tr>
      <w:tr w:rsidR="00EA7B19" w:rsidRPr="006E1370" w14:paraId="3613E4FF" w14:textId="77777777" w:rsidTr="009F7BE9">
        <w:trPr>
          <w:trHeight w:val="311"/>
        </w:trPr>
        <w:tc>
          <w:tcPr>
            <w:tcW w:w="9239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C641C71" w14:textId="403842BE" w:rsidR="009F7BE9" w:rsidRPr="006E1370" w:rsidRDefault="00437DAE" w:rsidP="009F7BE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DLBCL</w:t>
            </w:r>
            <w:r w:rsidR="001736E7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, </w:t>
            </w:r>
            <w:r w:rsidR="00FD583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d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iffuse large B-cell lymphoma</w:t>
            </w:r>
          </w:p>
          <w:p w14:paraId="0CAF2465" w14:textId="74A31E7D" w:rsidR="009F7BE9" w:rsidRPr="006E1370" w:rsidRDefault="00437DAE" w:rsidP="009F7BE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*Statutory insured</w:t>
            </w:r>
          </w:p>
        </w:tc>
      </w:tr>
    </w:tbl>
    <w:p w14:paraId="7827EEBB" w14:textId="65E1F9EE" w:rsidR="00943183" w:rsidRPr="006E1370" w:rsidRDefault="00943183" w:rsidP="00943183">
      <w:pPr>
        <w:spacing w:line="480" w:lineRule="auto"/>
        <w:rPr>
          <w:lang w:val="en-GB"/>
        </w:rPr>
      </w:pPr>
    </w:p>
    <w:p w14:paraId="293E030B" w14:textId="77777777" w:rsidR="009F7BE9" w:rsidRPr="006E1370" w:rsidRDefault="009F7BE9" w:rsidP="00943183">
      <w:pPr>
        <w:spacing w:line="480" w:lineRule="auto"/>
        <w:rPr>
          <w:lang w:val="en-GB"/>
        </w:rPr>
      </w:pPr>
    </w:p>
    <w:p w14:paraId="2E4F3AA5" w14:textId="428D2889" w:rsidR="002D4BCF" w:rsidRPr="006E1370" w:rsidRDefault="00437DAE" w:rsidP="002D4BCF">
      <w:pPr>
        <w:rPr>
          <w:lang w:val="en-GB"/>
        </w:rPr>
      </w:pPr>
      <w:r w:rsidRPr="006E1370">
        <w:rPr>
          <w:lang w:val="en-GB"/>
        </w:rPr>
        <w:br w:type="page"/>
      </w:r>
    </w:p>
    <w:p w14:paraId="70758440" w14:textId="646623C4" w:rsidR="004A0B84" w:rsidRPr="006E1370" w:rsidRDefault="00437DAE" w:rsidP="004A0B84">
      <w:pPr>
        <w:pStyle w:val="Beschriftung"/>
        <w:keepNext/>
        <w:spacing w:line="480" w:lineRule="auto"/>
        <w:rPr>
          <w:lang w:val="en-GB"/>
        </w:rPr>
      </w:pPr>
      <w:r w:rsidRPr="006E1370">
        <w:rPr>
          <w:lang w:val="en-GB"/>
        </w:rPr>
        <w:lastRenderedPageBreak/>
        <w:t xml:space="preserve">Table A - </w:t>
      </w:r>
      <w:r w:rsidRPr="006E1370">
        <w:rPr>
          <w:lang w:val="en-GB"/>
        </w:rPr>
        <w:fldChar w:fldCharType="begin"/>
      </w:r>
      <w:r w:rsidRPr="006E1370">
        <w:rPr>
          <w:lang w:val="en-GB"/>
        </w:rPr>
        <w:instrText xml:space="preserve"> SEQ Table_A_- \* ARABIC </w:instrText>
      </w:r>
      <w:r w:rsidRPr="006E1370">
        <w:rPr>
          <w:lang w:val="en-GB"/>
        </w:rPr>
        <w:fldChar w:fldCharType="separate"/>
      </w:r>
      <w:r w:rsidR="005C6D40" w:rsidRPr="006E1370">
        <w:rPr>
          <w:lang w:val="en-GB"/>
        </w:rPr>
        <w:t>2</w:t>
      </w:r>
      <w:r w:rsidRPr="006E1370">
        <w:rPr>
          <w:lang w:val="en-GB"/>
        </w:rPr>
        <w:fldChar w:fldCharType="end"/>
      </w:r>
      <w:r w:rsidRPr="006E1370">
        <w:rPr>
          <w:lang w:val="en-GB"/>
        </w:rPr>
        <w:t xml:space="preserve">: Calculation of the </w:t>
      </w:r>
      <w:r w:rsidR="002F1033" w:rsidRPr="006E1370">
        <w:rPr>
          <w:lang w:val="en-GB"/>
        </w:rPr>
        <w:t>3</w:t>
      </w:r>
      <w:r w:rsidR="002F1033" w:rsidRPr="00460C67">
        <w:rPr>
          <w:vertAlign w:val="superscript"/>
          <w:lang w:val="en-GB"/>
        </w:rPr>
        <w:t>rd</w:t>
      </w:r>
      <w:r w:rsidR="005E7181" w:rsidRPr="006E1370">
        <w:rPr>
          <w:lang w:val="en-GB"/>
        </w:rPr>
        <w:t xml:space="preserve"> </w:t>
      </w:r>
      <w:r w:rsidRPr="006E1370">
        <w:rPr>
          <w:lang w:val="en-GB"/>
        </w:rPr>
        <w:t>line population (minimum population)</w:t>
      </w:r>
    </w:p>
    <w:tbl>
      <w:tblPr>
        <w:tblW w:w="9347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992"/>
        <w:gridCol w:w="814"/>
        <w:gridCol w:w="919"/>
        <w:gridCol w:w="919"/>
        <w:gridCol w:w="919"/>
        <w:gridCol w:w="1007"/>
        <w:gridCol w:w="937"/>
        <w:gridCol w:w="919"/>
        <w:gridCol w:w="903"/>
        <w:gridCol w:w="18"/>
      </w:tblGrid>
      <w:tr w:rsidR="00EA7B19" w:rsidRPr="006E1370" w14:paraId="55EB3579" w14:textId="77777777" w:rsidTr="00A15D35">
        <w:trPr>
          <w:gridAfter w:val="1"/>
          <w:wAfter w:w="18" w:type="dxa"/>
          <w:trHeight w:val="230"/>
        </w:trPr>
        <w:tc>
          <w:tcPr>
            <w:tcW w:w="1992" w:type="dxa"/>
            <w:tcBorders>
              <w:top w:val="single" w:sz="6" w:space="0" w:color="000000"/>
              <w:left w:val="single" w:sz="8" w:space="0" w:color="FFFFFF"/>
              <w:bottom w:val="single" w:sz="6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90BD700" w14:textId="52014393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Clinical outcomes</w:t>
            </w:r>
          </w:p>
        </w:tc>
        <w:tc>
          <w:tcPr>
            <w:tcW w:w="814" w:type="dxa"/>
            <w:tcBorders>
              <w:top w:val="single" w:sz="6" w:space="0" w:color="000000"/>
              <w:left w:val="single" w:sz="8" w:space="0" w:color="FFFFFF"/>
              <w:bottom w:val="single" w:sz="6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643ECB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Percentage</w:t>
            </w:r>
          </w:p>
        </w:tc>
        <w:tc>
          <w:tcPr>
            <w:tcW w:w="919" w:type="dxa"/>
            <w:tcBorders>
              <w:top w:val="single" w:sz="6" w:space="0" w:color="000000"/>
              <w:left w:val="single" w:sz="8" w:space="0" w:color="FFFFFF"/>
              <w:bottom w:val="single" w:sz="6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6DE3BB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0</w:t>
            </w:r>
          </w:p>
        </w:tc>
        <w:tc>
          <w:tcPr>
            <w:tcW w:w="919" w:type="dxa"/>
            <w:tcBorders>
              <w:top w:val="single" w:sz="6" w:space="0" w:color="000000"/>
              <w:left w:val="single" w:sz="8" w:space="0" w:color="FFFFFF"/>
              <w:bottom w:val="single" w:sz="6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6A6D87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1</w:t>
            </w:r>
          </w:p>
        </w:tc>
        <w:tc>
          <w:tcPr>
            <w:tcW w:w="919" w:type="dxa"/>
            <w:tcBorders>
              <w:top w:val="single" w:sz="6" w:space="0" w:color="000000"/>
              <w:left w:val="single" w:sz="8" w:space="0" w:color="FFFFFF"/>
              <w:bottom w:val="single" w:sz="6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9CC25E6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2</w:t>
            </w:r>
          </w:p>
        </w:tc>
        <w:tc>
          <w:tcPr>
            <w:tcW w:w="1007" w:type="dxa"/>
            <w:tcBorders>
              <w:top w:val="single" w:sz="6" w:space="0" w:color="000000"/>
              <w:left w:val="single" w:sz="8" w:space="0" w:color="FFFFFF"/>
              <w:bottom w:val="single" w:sz="6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7D6D76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3</w:t>
            </w:r>
          </w:p>
        </w:tc>
        <w:tc>
          <w:tcPr>
            <w:tcW w:w="937" w:type="dxa"/>
            <w:tcBorders>
              <w:top w:val="single" w:sz="6" w:space="0" w:color="000000"/>
              <w:left w:val="single" w:sz="8" w:space="0" w:color="FFFFFF"/>
              <w:bottom w:val="single" w:sz="6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8114A2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4</w:t>
            </w:r>
          </w:p>
        </w:tc>
        <w:tc>
          <w:tcPr>
            <w:tcW w:w="919" w:type="dxa"/>
            <w:tcBorders>
              <w:top w:val="single" w:sz="6" w:space="0" w:color="000000"/>
              <w:left w:val="single" w:sz="8" w:space="0" w:color="FFFFFF"/>
              <w:bottom w:val="single" w:sz="6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A56908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5</w:t>
            </w:r>
          </w:p>
        </w:tc>
        <w:tc>
          <w:tcPr>
            <w:tcW w:w="903" w:type="dxa"/>
            <w:tcBorders>
              <w:top w:val="single" w:sz="6" w:space="0" w:color="000000"/>
              <w:left w:val="single" w:sz="8" w:space="0" w:color="FFFFFF"/>
              <w:bottom w:val="single" w:sz="6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5F4A85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Sources</w:t>
            </w:r>
          </w:p>
        </w:tc>
      </w:tr>
      <w:tr w:rsidR="00EA7B19" w:rsidRPr="006E1370" w14:paraId="2B5694AA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B6F4650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1</w:t>
            </w: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vertAlign w:val="superscript"/>
                <w:lang w:val="en-GB"/>
              </w:rPr>
              <w:t>st</w:t>
            </w: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 xml:space="preserve"> line</w:t>
            </w:r>
          </w:p>
        </w:tc>
        <w:tc>
          <w:tcPr>
            <w:tcW w:w="814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6E93F5C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919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306D2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,158</w:t>
            </w:r>
          </w:p>
        </w:tc>
        <w:tc>
          <w:tcPr>
            <w:tcW w:w="919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D89556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,264</w:t>
            </w:r>
          </w:p>
        </w:tc>
        <w:tc>
          <w:tcPr>
            <w:tcW w:w="919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E5DD1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,368</w:t>
            </w:r>
          </w:p>
        </w:tc>
        <w:tc>
          <w:tcPr>
            <w:tcW w:w="1007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603EFC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,468</w:t>
            </w:r>
          </w:p>
        </w:tc>
        <w:tc>
          <w:tcPr>
            <w:tcW w:w="937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5D0BC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,575</w:t>
            </w:r>
          </w:p>
        </w:tc>
        <w:tc>
          <w:tcPr>
            <w:tcW w:w="919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99E75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,680</w:t>
            </w:r>
          </w:p>
        </w:tc>
        <w:tc>
          <w:tcPr>
            <w:tcW w:w="903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174E210C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63010458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392064A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Early mortality chemotherapy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08182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927C4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B5DAC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95CB5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7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A7CA4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9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074283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1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8F4AD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14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381817" w14:textId="3A8B4523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Based on expert</w:t>
            </w:r>
            <w:r w:rsidR="00FD583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</w:t>
            </w:r>
          </w:p>
        </w:tc>
      </w:tr>
      <w:tr w:rsidR="00EA7B19" w:rsidRPr="006E1370" w14:paraId="79230B39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9108394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ured with R-CHOP (chemotherapy)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9495E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0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4800F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,61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5A884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,68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2A151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,75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78917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,828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704D5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,90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54637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,976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78AA1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&lt;EndNote&gt;&lt;Cite&gt;&lt;Author&gt;Lenz&lt;/Author&gt;&lt;Year&gt;2021&lt;/Year&gt;&lt;RecNum&gt;14&lt;/RecNum&gt;&lt;DisplayText&gt;[6]&lt;/DisplayText&gt;&lt;record&gt;&lt;rec-number&gt;14&lt;/rec-number&gt;&lt;foreign-keys&gt;&lt;key app="EN" db-id="2vsffr90mt22xyeswtrpzd0r2ewrwwada9ev" timestamp="1617620266"&gt;14&lt;/key&gt;&lt;/foreign-keys&gt;&lt;ref-type name="Web Page"&gt;12&lt;/ref-type&gt;&lt;contributors&gt;&lt;authors&gt;&lt;author&gt;Lenz, G.&lt;/author&gt;&lt;author&gt;Chapuy, B.&lt;/author&gt;&lt;author&gt;Glaß, B.&lt;/author&gt;&lt;author&gt;Keil, F.&lt;/author&gt;&lt;author&gt;Klapper, W.&lt;/author&gt;&lt;author&gt;Nickelsen, M.&lt;/author&gt;&lt;author&gt;Urban, N.&lt;/author&gt;&lt;author&gt;Schmidberger, H.&lt;/author&gt;&lt;/authors&gt;&lt;/contributors&gt;&lt;titles&gt;&lt;title&gt;Diffuses großzelliges B-Zell-Lymphom&lt;/title&gt;&lt;/titles&gt;&lt;pages&gt;1-22&lt;/pages&gt;&lt;volume&gt;2021&lt;/volume&gt;&lt;number&gt;March 5&lt;/number&gt;&lt;dates&gt;&lt;year&gt;2021&lt;/year&gt;&lt;/dates&gt;&lt;pub-location&gt;Berlin&lt;/pub-location&gt;&lt;publisher&gt;DGHO Deutsche Gesellschaft für Hämatologie und Medizinische Onkologie e.V.&lt;/publisher&gt;&lt;urls&gt;&lt;related-urls&gt;&lt;url&gt;https://www.onkopedia.com/de/onkopedia/guidelines/diffuses-grosszelliges-b-zell-lymphom/@@guideline/html/index.html&lt;/url&gt;&lt;/related-urls&gt;&lt;/urls&gt;&lt;/record&gt;&lt;/Cite&gt;&lt;/EndNote&gt;</w:instrTex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[6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42C6E716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072911A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2</w:t>
            </w: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vertAlign w:val="superscript"/>
                <w:lang w:val="en-GB"/>
              </w:rPr>
              <w:t>nd</w:t>
            </w: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 xml:space="preserve"> line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3574F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8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D56F3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44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17728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47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90B88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50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04AC1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531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4B21C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56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5CDD2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59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9D5B5E" w14:textId="36C3321E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079CDECE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39C0AD6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ASCT eligible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58976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0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B4EDD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2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15E79E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3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6351F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5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4B7793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66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3700E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8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2A1766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95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D08577" w14:textId="78BED232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/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&lt;EndNote&gt;&lt;Cite&gt;&lt;Author&gt;Friedberg&lt;/Author&gt;&lt;Year&gt;2011&lt;/Year&gt;&lt;RecNum&gt;4&lt;/RecNum&gt;&lt;DisplayText&gt;[40]&lt;/DisplayText&gt;&lt;record&gt;&lt;rec-number&gt;4&lt;/rec-number&gt;&lt;foreign-keys&gt;&lt;key app="EN" db-id="2vsffr90mt22xyeswtrpzd0r2ewrwwada9ev" timestamp="1617289664"&gt;4&lt;/key&gt;&lt;/foreign-keys&gt;&lt;ref-type name="Journal Article"&gt;17&lt;/ref-type&gt;&lt;contributors&gt;&lt;authors&gt;&lt;author&gt;Friedberg, J. W.&lt;/author&gt;&lt;/authors&gt;&lt;/contributors&gt;&lt;auth-address&gt;James P Wilmot Cancer Center and University of Rochester, Rochester, NY 14642, USA. jonathan_friedberg@urmc.rochester.edu&lt;/auth-address&gt;&lt;titles&gt;&lt;title&gt;Relapsed/refractory diffuse large B-cell lymphoma&lt;/title&gt;&lt;secondary-title&gt;Hematology Am Soc Hematol Educ Program&lt;/secondary-title&gt;&lt;/titles&gt;&lt;periodical&gt;&lt;full-title&gt;Hematology Am Soc Hematol Educ Program&lt;/full-title&gt;&lt;/periodical&gt;&lt;pages&gt;498-505&lt;/pages&gt;&lt;volume&gt;2011&lt;/volume&gt;&lt;edition&gt;2011/12/14&lt;/edition&gt;&lt;keywords&gt;&lt;keyword&gt;Antibodies, Monoclonal, Murine-Derived/pharmacology/therapeutic use&lt;/keyword&gt;&lt;keyword&gt;*Drug Resistance, Neoplasm/drug effects/genetics&lt;/keyword&gt;&lt;keyword&gt;Gene Expression Regulation, Neoplastic&lt;/keyword&gt;&lt;keyword&gt;Humans&lt;/keyword&gt;&lt;keyword&gt;Lymphoma, Large B-Cell, Diffuse/diagnosis/drug therapy/genetics/*pathology&lt;/keyword&gt;&lt;keyword&gt;Recurrence&lt;/keyword&gt;&lt;keyword&gt;Rituximab&lt;/keyword&gt;&lt;keyword&gt;Stem Cell Transplantation&lt;/keyword&gt;&lt;/keywords&gt;&lt;dates&gt;&lt;year&gt;2011&lt;/year&gt;&lt;/dates&gt;&lt;isbn&gt;1520-4383 (Electronic)&amp;#xD;1520-4383 (Linking)&lt;/isbn&gt;&lt;accession-num&gt;22160081&lt;/accession-num&gt;&lt;urls&gt;&lt;related-urls&gt;&lt;url&gt;https://www.ncbi.nlm.nih.gov/pubmed/22160081&lt;/url&gt;&lt;/related-urls&gt;&lt;/urls&gt;&lt;electronic-resource-num&gt;10.1182/asheducation-2011.1.498&lt;/electronic-resource-num&gt;&lt;/record&gt;&lt;/Cite&gt;&lt;/EndNote&gt;</w:instrTex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0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6EBB097D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81C3DA2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Early mortality chemotherapy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753D8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C731EC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D3138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A23336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5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93656C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5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A6D30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FA7183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E16A61" w14:textId="0BE83120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Based on expert</w:t>
            </w:r>
            <w:r w:rsidR="00FD583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</w:t>
            </w:r>
          </w:p>
        </w:tc>
      </w:tr>
      <w:tr w:rsidR="00EA7B19" w:rsidRPr="006E1370" w14:paraId="6EB72A34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1868032A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ORR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4E146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3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70E14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5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7FF773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6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44E4B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7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066C6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82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79D9A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9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9EB50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0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93A895" w14:textId="31B06473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HaXNzZWxicmVjaHQ8L0F1dGhvcj48WWVhcj4yMDEwPC9Z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HaXNzZWxicmVjaHQ8L0F1dGhvcj48WWVhcj4yMDEwPC9Z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.DATA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1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54402226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</w:tcPr>
          <w:p w14:paraId="03DAF113" w14:textId="3EECB21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Death</w:t>
            </w:r>
            <w:r w:rsidR="00B63DFB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15F13D6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9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788B97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3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3407B2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3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BC05EF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37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E0798C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40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47DA20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4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2BCB64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45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CAAEC82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6DF0B335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B6AED5D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PFS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20CF4C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0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BD472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2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5FE4B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3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D5D46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37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42A61E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41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EBD54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4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618206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5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C5DE5F" w14:textId="7E284EC6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HaXNzZWxicmVjaHQ8L0F1dGhvcj48WWVhcj4yMDEwPC9Z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HaXNzZWxicmVjaHQ8L0F1dGhvcj48WWVhcj4yMDEwPC9Z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.DATA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1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2ACE3BF3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617EA25" w14:textId="526C981C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PPS</w:t>
            </w:r>
            <w:r w:rsidR="00B63DFB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7E6AE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1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D7009E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3FA728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FC89D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9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3FDA0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1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9D680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ADF5F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5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C201DD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40F9132D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4DEA9C0" w14:textId="22250855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- no ORR</w:t>
            </w:r>
            <w:r w:rsidR="00B63DFB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3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2307B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5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ECA11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5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ED01D8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5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6C731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6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87247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68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8F12F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7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D6915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78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92EF75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51462921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E617D9D" w14:textId="77777777" w:rsidR="00943183" w:rsidRPr="006E1370" w:rsidRDefault="00437DAE" w:rsidP="00A15D35">
            <w:pPr>
              <w:ind w:left="120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HDT/ASCT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1CC8D3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5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5129D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BFA348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E7CA23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42776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4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EBB0B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E63CF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8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BD67DB" w14:textId="038D1A94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2YW4gSW1ob2ZmPC9BdXRob3I+PFllYXI+MjAxNzwvWWVh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2YW4gSW1ob2ZmPC9BdXRob3I+PFllYXI+MjAxNzwvWWVh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.DATA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2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385D1814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BA4B866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Early mortality ASCT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42D9A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A3AE4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61F43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E2F00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1FBED3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E85C8C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335408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2B8368" w14:textId="250E3564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/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&lt;EndNote&gt;&lt;Cite&gt;&lt;Author&gt;Friedberg&lt;/Author&gt;&lt;Year&gt;2011&lt;/Year&gt;&lt;RecNum&gt;4&lt;/RecNum&gt;&lt;DisplayText&gt;[40]&lt;/DisplayText&gt;&lt;record&gt;&lt;rec-number&gt;4&lt;/rec-number&gt;&lt;foreign-keys&gt;&lt;key app="EN" db-id="2vsffr90mt22xyeswtrpzd0r2ewrwwada9ev" timestamp="1617289664"&gt;4&lt;/key&gt;&lt;/foreign-keys&gt;&lt;ref-type name="Journal Article"&gt;17&lt;/ref-type&gt;&lt;contributors&gt;&lt;authors&gt;&lt;author&gt;Friedberg, J. W.&lt;/author&gt;&lt;/authors&gt;&lt;/contributors&gt;&lt;auth-address&gt;James P Wilmot Cancer Center and University of Rochester, Rochester, NY 14642, USA. jonathan_friedberg@urmc.rochester.edu&lt;/auth-address&gt;&lt;titles&gt;&lt;title&gt;Relapsed/refractory diffuse large B-cell lymphoma&lt;/title&gt;&lt;secondary-title&gt;Hematology Am Soc Hematol Educ Program&lt;/secondary-title&gt;&lt;/titles&gt;&lt;periodical&gt;&lt;full-title&gt;Hematology Am Soc Hematol Educ Program&lt;/full-title&gt;&lt;/periodical&gt;&lt;pages&gt;498-505&lt;/pages&gt;&lt;volume&gt;2011&lt;/volume&gt;&lt;edition&gt;2011/12/14&lt;/edition&gt;&lt;keywords&gt;&lt;keyword&gt;Antibodies, Monoclonal, Murine-Derived/pharmacology/therapeutic use&lt;/keyword&gt;&lt;keyword&gt;*Drug Resistance, Neoplasm/drug effects/genetics&lt;/keyword&gt;&lt;keyword&gt;Gene Expression Regulation, Neoplastic&lt;/keyword&gt;&lt;keyword&gt;Humans&lt;/keyword&gt;&lt;keyword&gt;Lymphoma, Large B-Cell, Diffuse/diagnosis/drug therapy/genetics/*pathology&lt;/keyword&gt;&lt;keyword&gt;Recurrence&lt;/keyword&gt;&lt;keyword&gt;Rituximab&lt;/keyword&gt;&lt;keyword&gt;Stem Cell Transplantation&lt;/keyword&gt;&lt;/keywords&gt;&lt;dates&gt;&lt;year&gt;2011&lt;/year&gt;&lt;/dates&gt;&lt;isbn&gt;1520-4383 (Electronic)&amp;#xD;1520-4383 (Linking)&lt;/isbn&gt;&lt;accession-num&gt;22160081&lt;/accession-num&gt;&lt;urls&gt;&lt;related-urls&gt;&lt;url&gt;https://www.ncbi.nlm.nih.gov/pubmed/22160081&lt;/url&gt;&lt;/related-urls&gt;&lt;/urls&gt;&lt;electronic-resource-num&gt;10.1182/asheducation-2011.1.498&lt;/electronic-resource-num&gt;&lt;/record&gt;&lt;/Cite&gt;&lt;/EndNote&gt;</w:instrTex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0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="00B63DFB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4</w:t>
            </w:r>
          </w:p>
        </w:tc>
      </w:tr>
      <w:tr w:rsidR="00EA7B19" w:rsidRPr="006E1370" w14:paraId="7B7E5B5F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671954C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HDT/ASCT – ORR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79833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0.50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AC93F4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B4B47C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7CBF68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C7C1C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0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612C88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F63D64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9DF2F4" w14:textId="721F1790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2YW4gSW1ob2ZmPC9BdXRob3I+PFllYXI+MjAxNzwvWWVh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2YW4gSW1ob2ZmPC9BdXRob3I+PFllYXI+MjAxNzwvWWVh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.DATA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2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4ADD5A51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</w:tcPr>
          <w:p w14:paraId="39843875" w14:textId="5CE74A5D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Death</w:t>
            </w:r>
            <w:r w:rsidR="004D09BC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76BE8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6788C6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9AEFDD8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94D2AA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%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06AF53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%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24DBB3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B14C37E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%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69C7264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712E9681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8DEB629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HDT/ASCT – PFS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FF097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5.50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1B6B3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EC9A9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F33E2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A44EC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9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6F4F1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39BF3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692148" w14:textId="56AC60C9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Bc3NvdWxpbmU8L0F1dGhvcj48WWVhcj4yMDIwPC9ZZWFy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Bc3NvdWxpbmU8L0F1dGhvcj48WWVhcj4yMDIwPC9ZZWFy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.DATA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3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26184FC0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350BA6B" w14:textId="5752A666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HDT/ASCT – PPS</w:t>
            </w:r>
            <w:r w:rsidR="004D09BC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0C4F8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8.50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547BE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236428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C60E5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205E0C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1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C4A86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7C9003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ADD02F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72D1F7F2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DB846D4" w14:textId="11D43C9F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HDT/ASCT - no ORR</w:t>
            </w:r>
            <w:r w:rsidR="004D09BC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3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81F0D4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4.50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00EF9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F4A0B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C6680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0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92467E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1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A6F0B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6E7FDE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2C3AA1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0998FC24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7C21E75C" w14:textId="77777777" w:rsidR="00943183" w:rsidRPr="006E1370" w:rsidRDefault="00437DAE" w:rsidP="00A15D35">
            <w:pPr>
              <w:ind w:left="120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No HDT/ASCT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B5BCB8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5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15A1E8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4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F10A9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5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2F0284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5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80516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57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BEBE66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9AFF76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3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471261" w14:textId="4D03D91B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2YW4gSW1ob2ZmPC9BdXRob3I+PFllYXI+MjAxNzwvWWVh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2YW4gSW1ob2ZmPC9BdXRob3I+PFllYXI+MjAxNzwvWWVh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.DATA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2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4C977D47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D0DAFF1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ASCT ineligible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23999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0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C875B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2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5A013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3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ECA8B8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5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114E3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66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F39198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8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252B5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95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FD8300" w14:textId="6B10D295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/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&lt;EndNote&gt;&lt;Cite&gt;&lt;Author&gt;Friedberg&lt;/Author&gt;&lt;Year&gt;2011&lt;/Year&gt;&lt;RecNum&gt;4&lt;/RecNum&gt;&lt;DisplayText&gt;[40]&lt;/DisplayText&gt;&lt;record&gt;&lt;rec-number&gt;4&lt;/rec-number&gt;&lt;foreign-keys&gt;&lt;key app="EN" db-id="2vsffr90mt22xyeswtrpzd0r2ewrwwada9ev" timestamp="1617289664"&gt;4&lt;/key&gt;&lt;/foreign-keys&gt;&lt;ref-type name="Journal Article"&gt;17&lt;/ref-type&gt;&lt;contributors&gt;&lt;authors&gt;&lt;author&gt;Friedberg, J. W.&lt;/author&gt;&lt;/authors&gt;&lt;/contributors&gt;&lt;auth-address&gt;James P Wilmot Cancer Center and University of Rochester, Rochester, NY 14642, USA. jonathan_friedberg@urmc.rochester.edu&lt;/auth-address&gt;&lt;titles&gt;&lt;title&gt;Relapsed/refractory diffuse large B-cell lymphoma&lt;/title&gt;&lt;secondary-title&gt;Hematology Am Soc Hematol Educ Program&lt;/secondary-title&gt;&lt;/titles&gt;&lt;periodical&gt;&lt;full-title&gt;Hematology Am Soc Hematol Educ Program&lt;/full-title&gt;&lt;/periodical&gt;&lt;pages&gt;498-505&lt;/pages&gt;&lt;volume&gt;2011&lt;/volume&gt;&lt;edition&gt;2011/12/14&lt;/edition&gt;&lt;keywords&gt;&lt;keyword&gt;Antibodies, Monoclonal, Murine-Derived/pharmacology/therapeutic use&lt;/keyword&gt;&lt;keyword&gt;*Drug Resistance, Neoplasm/drug effects/genetics&lt;/keyword&gt;&lt;keyword&gt;Gene Expression Regulation, Neoplastic&lt;/keyword&gt;&lt;keyword&gt;Humans&lt;/keyword&gt;&lt;keyword&gt;Lymphoma, Large B-Cell, Diffuse/diagnosis/drug therapy/genetics/*pathology&lt;/keyword&gt;&lt;keyword&gt;Recurrence&lt;/keyword&gt;&lt;keyword&gt;Rituximab&lt;/keyword&gt;&lt;keyword&gt;Stem Cell Transplantation&lt;/keyword&gt;&lt;/keywords&gt;&lt;dates&gt;&lt;year&gt;2011&lt;/year&gt;&lt;/dates&gt;&lt;isbn&gt;1520-4383 (Electronic)&amp;#xD;1520-4383 (Linking)&lt;/isbn&gt;&lt;accession-num&gt;22160081&lt;/accession-num&gt;&lt;urls&gt;&lt;related-urls&gt;&lt;url&gt;https://www.ncbi.nlm.nih.gov/pubmed/22160081&lt;/url&gt;&lt;/related-urls&gt;&lt;/urls&gt;&lt;electronic-resource-num&gt;10.1182/asheducation-2011.1.498&lt;/electronic-resource-num&gt;&lt;/record&gt;&lt;/Cite&gt;&lt;/EndNote&gt;</w:instrTex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0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7F5D32F8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AADE44F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Early mortality chemotherapy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1C8A8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FB697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09967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DEB28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5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7356E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5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D8E94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7A263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196C52" w14:textId="65B15132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Based on expert</w:t>
            </w:r>
            <w:r w:rsidR="00FD583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</w:t>
            </w:r>
          </w:p>
        </w:tc>
      </w:tr>
      <w:tr w:rsidR="00EA7B19" w:rsidRPr="006E1370" w14:paraId="5685E4F4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579423D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ORR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EEF89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1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C3E8A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4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C093F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5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FA954C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5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3E6198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67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32EE04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7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E1FB93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85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7D147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Nb3VuaWVyPC9BdXRob3I+PFllYXI+MjAxMzwvWWVhcj48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=
</w:fldData>
              </w:fldCha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</w:instrTex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Nb3VuaWVyPC9BdXRob3I+PFllYXI+MjAxMzwvWWVhcj48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=
</w:fldData>
              </w:fldCha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.DATA </w:instrTex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[10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1D586FD3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</w:tcPr>
          <w:p w14:paraId="69AD3D6E" w14:textId="5A453AF3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Death</w:t>
            </w:r>
            <w:r w:rsidR="004D09BC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61A882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1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2E69FF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2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494292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29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2FC06F3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3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9A3783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38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F46901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4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112CD9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47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96546C2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3D4401E6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4C6A1FB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PFS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40FA18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6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C7316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1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BE14B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1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2E102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19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2E167C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21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2171F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2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1E895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26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87C2A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Nb3VuaWVyPC9BdXRob3I+PFllYXI+MjAxMzwvWWVhcj48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=
</w:fldData>
              </w:fldCha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</w:instrTex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Nb3VuaWVyPC9BdXRob3I+PFllYXI+MjAxMzwvWWVhcj48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=
</w:fldData>
              </w:fldCha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.DATA </w:instrTex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[10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788334CC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75099DFB" w14:textId="0D5598EB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PPS</w:t>
            </w:r>
            <w:r w:rsidR="004D09BC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FEA6B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3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4D753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95CF0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347E3C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5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DBA834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7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D095A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1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09FB7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1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FFD460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5E0728B7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C8D72B7" w14:textId="2D1649F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- no ORR</w:t>
            </w:r>
            <w:r w:rsidR="004D09BC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3</w:t>
            </w:r>
            <w:r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 xml:space="preserve"> 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76B30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7%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BE86C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6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466B5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7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90048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7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0988EE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83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D6D18E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89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31E5D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94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4A435E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0ABF1825" w14:textId="77777777" w:rsidTr="00A15D35">
        <w:trPr>
          <w:gridAfter w:val="1"/>
          <w:wAfter w:w="18" w:type="dxa"/>
          <w:trHeight w:val="261"/>
        </w:trPr>
        <w:tc>
          <w:tcPr>
            <w:tcW w:w="19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3B1DDD4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3</w:t>
            </w: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vertAlign w:val="superscript"/>
                <w:lang w:val="en-GB"/>
              </w:rPr>
              <w:t>rd</w:t>
            </w: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 xml:space="preserve"> line*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997F6B0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DFB4A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95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212D2C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13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CEE306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3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E848B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48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39EE0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67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6DEED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85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7719070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 </w:t>
            </w:r>
          </w:p>
        </w:tc>
      </w:tr>
      <w:tr w:rsidR="00EA7B19" w:rsidRPr="00785905" w14:paraId="64045D12" w14:textId="77777777" w:rsidTr="00A15D35">
        <w:trPr>
          <w:trHeight w:val="763"/>
        </w:trPr>
        <w:tc>
          <w:tcPr>
            <w:tcW w:w="9347" w:type="dxa"/>
            <w:gridSpan w:val="10"/>
            <w:tcBorders>
              <w:top w:val="single" w:sz="4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00DF5CB" w14:textId="6767FED3" w:rsidR="00943183" w:rsidRPr="006E1370" w:rsidRDefault="00437DAE" w:rsidP="00A15D35">
            <w:pPr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ASCT</w:t>
            </w:r>
            <w:r w:rsidR="001736E7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, 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a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utologous stem cell transplantation; HDT</w:t>
            </w:r>
            <w:r w:rsidR="001736E7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, 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h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igh dose (chemo) therapy; ORR</w:t>
            </w:r>
            <w:r w:rsidR="001736E7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, 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o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verall response rate; PFS</w:t>
            </w:r>
            <w:r w:rsidR="001736E7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, 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p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rogression-free survival; PPS</w:t>
            </w:r>
            <w:r w:rsidR="001736E7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, 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p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ost-progression survival; R-CHOP </w:t>
            </w:r>
            <w:r w:rsidR="001736E7">
              <w:rPr>
                <w:rFonts w:asciiTheme="minorHAnsi" w:hAnsiTheme="minorHAnsi"/>
                <w:sz w:val="16"/>
                <w:szCs w:val="16"/>
                <w:lang w:val="en-GB"/>
              </w:rPr>
              <w:t>indicates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 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r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ituximab – cyclophosphamide, doxorubicin, vincristine, prednisolone</w:t>
            </w:r>
          </w:p>
          <w:p w14:paraId="129B48FC" w14:textId="77777777" w:rsidR="00943183" w:rsidRPr="006E1370" w:rsidRDefault="00943183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  <w:p w14:paraId="6A4BB606" w14:textId="77777777" w:rsidR="00943183" w:rsidRPr="006E1370" w:rsidRDefault="00437DAE" w:rsidP="00A15D35">
            <w:pPr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 xml:space="preserve">Part of 3rd line therapy: </w:t>
            </w:r>
          </w:p>
          <w:p w14:paraId="7592F325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ASCT eligible: Salvage PPS + Salvage no ORR </w:t>
            </w:r>
          </w:p>
          <w:p w14:paraId="2186D305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HDT/ASCT: Salvage PPS + Salvage no ORR + HDT/ASCT no ORR</w:t>
            </w:r>
          </w:p>
          <w:p w14:paraId="4C5A34F7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ASCT ineligible: Salvage PPS + Salvage no ORR</w:t>
            </w:r>
          </w:p>
          <w:p w14:paraId="3BAED2E1" w14:textId="77777777" w:rsidR="00943183" w:rsidRPr="006E1370" w:rsidRDefault="00943183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  <w:p w14:paraId="7E6ADF3F" w14:textId="6E1F89B8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1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Calculation: 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d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eath = 1-OS</w:t>
            </w:r>
          </w:p>
          <w:p w14:paraId="6503724A" w14:textId="432BBCA4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2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alculation: PPS = OS -PFS</w:t>
            </w:r>
          </w:p>
          <w:p w14:paraId="50446B35" w14:textId="74A8C4D1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3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alculation: no ORR = 1-ORR-early mortality</w:t>
            </w:r>
          </w:p>
          <w:p w14:paraId="09937606" w14:textId="0A99C6EA" w:rsidR="004D09BC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4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onfirmed by expert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</w:t>
            </w:r>
          </w:p>
          <w:p w14:paraId="6BD1A06D" w14:textId="14F0CC08" w:rsidR="00943183" w:rsidRPr="006E1370" w:rsidRDefault="00437DAE" w:rsidP="00A15D35">
            <w:pPr>
              <w:rPr>
                <w:rFonts w:asciiTheme="minorHAnsi" w:hAnsiTheme="minorHAnsi"/>
                <w:color w:val="000000" w:themeColor="text1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 w:themeColor="text1"/>
                <w:sz w:val="16"/>
                <w:szCs w:val="16"/>
                <w:lang w:val="en-GB"/>
              </w:rPr>
              <w:t>*Sum may not add up to the total (3</w:t>
            </w:r>
            <w:r w:rsidRPr="006E1370">
              <w:rPr>
                <w:rFonts w:asciiTheme="minorHAnsi" w:hAnsiTheme="minorHAnsi"/>
                <w:color w:val="000000" w:themeColor="text1"/>
                <w:sz w:val="16"/>
                <w:szCs w:val="16"/>
                <w:vertAlign w:val="superscript"/>
                <w:lang w:val="en-GB"/>
              </w:rPr>
              <w:t>rd</w:t>
            </w:r>
            <w:r w:rsidRPr="006E1370">
              <w:rPr>
                <w:rFonts w:asciiTheme="minorHAnsi" w:hAnsiTheme="minorHAnsi"/>
                <w:color w:val="000000" w:themeColor="text1"/>
                <w:sz w:val="16"/>
                <w:szCs w:val="16"/>
                <w:lang w:val="en-GB"/>
              </w:rPr>
              <w:t xml:space="preserve"> line) due to rounding</w:t>
            </w:r>
          </w:p>
        </w:tc>
      </w:tr>
    </w:tbl>
    <w:p w14:paraId="167375E6" w14:textId="77777777" w:rsidR="00943183" w:rsidRPr="006E1370" w:rsidRDefault="00943183" w:rsidP="00943183">
      <w:pPr>
        <w:rPr>
          <w:lang w:val="en-GB"/>
        </w:rPr>
      </w:pPr>
    </w:p>
    <w:p w14:paraId="667EC3C8" w14:textId="77777777" w:rsidR="00943183" w:rsidRPr="006E1370" w:rsidRDefault="00437DAE" w:rsidP="00943183">
      <w:pPr>
        <w:rPr>
          <w:lang w:val="en-GB"/>
        </w:rPr>
      </w:pPr>
      <w:r w:rsidRPr="006E1370">
        <w:rPr>
          <w:lang w:val="en-GB"/>
        </w:rPr>
        <w:br w:type="page"/>
      </w:r>
    </w:p>
    <w:p w14:paraId="63E27655" w14:textId="00E5ED0B" w:rsidR="00643A15" w:rsidRPr="006E1370" w:rsidRDefault="00643A15" w:rsidP="004A0B84">
      <w:pPr>
        <w:rPr>
          <w:lang w:val="en-GB"/>
        </w:rPr>
      </w:pPr>
    </w:p>
    <w:p w14:paraId="582B33C8" w14:textId="21CA6A02" w:rsidR="004A0B84" w:rsidRPr="006E1370" w:rsidRDefault="00437DAE" w:rsidP="004A0B84">
      <w:pPr>
        <w:pStyle w:val="Beschriftung"/>
        <w:keepNext/>
        <w:spacing w:line="480" w:lineRule="auto"/>
        <w:rPr>
          <w:lang w:val="en-GB"/>
        </w:rPr>
      </w:pPr>
      <w:r w:rsidRPr="006E1370">
        <w:rPr>
          <w:lang w:val="en-GB"/>
        </w:rPr>
        <w:t xml:space="preserve">Table A - </w:t>
      </w:r>
      <w:r w:rsidRPr="006E1370">
        <w:rPr>
          <w:lang w:val="en-GB"/>
        </w:rPr>
        <w:fldChar w:fldCharType="begin"/>
      </w:r>
      <w:r w:rsidRPr="006E1370">
        <w:rPr>
          <w:lang w:val="en-GB"/>
        </w:rPr>
        <w:instrText xml:space="preserve"> SEQ Table_A_- \* ARABIC </w:instrText>
      </w:r>
      <w:r w:rsidRPr="006E1370">
        <w:rPr>
          <w:lang w:val="en-GB"/>
        </w:rPr>
        <w:fldChar w:fldCharType="separate"/>
      </w:r>
      <w:r w:rsidR="005C6D40" w:rsidRPr="006E1370">
        <w:rPr>
          <w:lang w:val="en-GB"/>
        </w:rPr>
        <w:t>3</w:t>
      </w:r>
      <w:r w:rsidRPr="006E1370">
        <w:rPr>
          <w:lang w:val="en-GB"/>
        </w:rPr>
        <w:fldChar w:fldCharType="end"/>
      </w:r>
      <w:r w:rsidRPr="006E1370">
        <w:rPr>
          <w:lang w:val="en-GB"/>
        </w:rPr>
        <w:t xml:space="preserve">: Calculation of the </w:t>
      </w:r>
      <w:r w:rsidR="002F1033" w:rsidRPr="006E1370">
        <w:rPr>
          <w:lang w:val="en-GB"/>
        </w:rPr>
        <w:t>3</w:t>
      </w:r>
      <w:r w:rsidR="002F1033" w:rsidRPr="00460C67">
        <w:rPr>
          <w:vertAlign w:val="superscript"/>
          <w:lang w:val="en-GB"/>
        </w:rPr>
        <w:t>rd</w:t>
      </w:r>
      <w:r w:rsidR="005E7181" w:rsidRPr="006E1370">
        <w:rPr>
          <w:lang w:val="en-GB"/>
        </w:rPr>
        <w:t xml:space="preserve"> </w:t>
      </w:r>
      <w:r w:rsidRPr="006E1370">
        <w:rPr>
          <w:lang w:val="en-GB"/>
        </w:rPr>
        <w:t>line population (maximum population)</w:t>
      </w:r>
    </w:p>
    <w:tbl>
      <w:tblPr>
        <w:tblW w:w="9199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972"/>
        <w:gridCol w:w="791"/>
        <w:gridCol w:w="906"/>
        <w:gridCol w:w="906"/>
        <w:gridCol w:w="906"/>
        <w:gridCol w:w="991"/>
        <w:gridCol w:w="922"/>
        <w:gridCol w:w="906"/>
        <w:gridCol w:w="899"/>
      </w:tblGrid>
      <w:tr w:rsidR="00EA7B19" w:rsidRPr="006E1370" w14:paraId="17BABA15" w14:textId="77777777" w:rsidTr="00643A15">
        <w:trPr>
          <w:trHeight w:val="244"/>
        </w:trPr>
        <w:tc>
          <w:tcPr>
            <w:tcW w:w="1972" w:type="dxa"/>
            <w:tcBorders>
              <w:top w:val="single" w:sz="6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374A67E" w14:textId="0A0DE470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Clinical outcomes</w:t>
            </w:r>
          </w:p>
        </w:tc>
        <w:tc>
          <w:tcPr>
            <w:tcW w:w="791" w:type="dxa"/>
            <w:tcBorders>
              <w:top w:val="single" w:sz="6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D242809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Percentage</w:t>
            </w:r>
          </w:p>
        </w:tc>
        <w:tc>
          <w:tcPr>
            <w:tcW w:w="906" w:type="dxa"/>
            <w:tcBorders>
              <w:top w:val="single" w:sz="6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F20A933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year 0</w:t>
            </w:r>
          </w:p>
        </w:tc>
        <w:tc>
          <w:tcPr>
            <w:tcW w:w="906" w:type="dxa"/>
            <w:tcBorders>
              <w:top w:val="single" w:sz="6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307F1C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year 1</w:t>
            </w:r>
          </w:p>
        </w:tc>
        <w:tc>
          <w:tcPr>
            <w:tcW w:w="906" w:type="dxa"/>
            <w:tcBorders>
              <w:top w:val="single" w:sz="6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2D245FD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year 2</w:t>
            </w:r>
          </w:p>
        </w:tc>
        <w:tc>
          <w:tcPr>
            <w:tcW w:w="991" w:type="dxa"/>
            <w:tcBorders>
              <w:top w:val="single" w:sz="6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17D3E2B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year 3</w:t>
            </w:r>
          </w:p>
        </w:tc>
        <w:tc>
          <w:tcPr>
            <w:tcW w:w="922" w:type="dxa"/>
            <w:tcBorders>
              <w:top w:val="single" w:sz="6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6AC435E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year 4</w:t>
            </w:r>
          </w:p>
        </w:tc>
        <w:tc>
          <w:tcPr>
            <w:tcW w:w="906" w:type="dxa"/>
            <w:tcBorders>
              <w:top w:val="single" w:sz="6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9A1474A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year 5</w:t>
            </w:r>
          </w:p>
        </w:tc>
        <w:tc>
          <w:tcPr>
            <w:tcW w:w="899" w:type="dxa"/>
            <w:tcBorders>
              <w:top w:val="single" w:sz="6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B38A911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Sources</w:t>
            </w:r>
          </w:p>
        </w:tc>
      </w:tr>
      <w:tr w:rsidR="00EA7B19" w:rsidRPr="006E1370" w14:paraId="7D107502" w14:textId="77777777" w:rsidTr="00643A15">
        <w:trPr>
          <w:trHeight w:val="277"/>
        </w:trPr>
        <w:tc>
          <w:tcPr>
            <w:tcW w:w="197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7181875A" w14:textId="77777777" w:rsidR="00943183" w:rsidRPr="006E1370" w:rsidRDefault="00437DAE" w:rsidP="00A15D35">
            <w:pPr>
              <w:textAlignment w:val="bottom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1</w:t>
            </w: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vertAlign w:val="superscript"/>
                <w:lang w:val="en-GB"/>
              </w:rPr>
              <w:t>st</w:t>
            </w: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 xml:space="preserve"> line</w:t>
            </w:r>
          </w:p>
        </w:tc>
        <w:tc>
          <w:tcPr>
            <w:tcW w:w="79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11326BBA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90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5B84ED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,158</w:t>
            </w:r>
          </w:p>
        </w:tc>
        <w:tc>
          <w:tcPr>
            <w:tcW w:w="90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076772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,264</w:t>
            </w:r>
          </w:p>
        </w:tc>
        <w:tc>
          <w:tcPr>
            <w:tcW w:w="90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1830BF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,368</w:t>
            </w:r>
          </w:p>
        </w:tc>
        <w:tc>
          <w:tcPr>
            <w:tcW w:w="99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12C8EE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,468</w:t>
            </w:r>
          </w:p>
        </w:tc>
        <w:tc>
          <w:tcPr>
            <w:tcW w:w="92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B33F7B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,575</w:t>
            </w:r>
          </w:p>
        </w:tc>
        <w:tc>
          <w:tcPr>
            <w:tcW w:w="90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973689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,680</w:t>
            </w:r>
          </w:p>
        </w:tc>
        <w:tc>
          <w:tcPr>
            <w:tcW w:w="899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0141257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2C1251FD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7B65D305" w14:textId="77777777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Early mortality chemotherapy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5D6C6B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14F34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03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C4C8CB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05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581F57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07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B70F5F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09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D55CEA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12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5A800F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14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EF8D74" w14:textId="4870AA9E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Based on expert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</w:t>
            </w:r>
          </w:p>
        </w:tc>
      </w:tr>
      <w:tr w:rsidR="00EA7B19" w:rsidRPr="006E1370" w14:paraId="549C28EB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5E02F40" w14:textId="77777777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ured with R-CHOP (chemotherapy)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818A03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0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984DCF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,095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EDEB4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,158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688811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,221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38DCA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,281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74C7E7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,345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25EAB1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,408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A97937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&lt;EndNote&gt;&lt;Cite&gt;&lt;Author&gt;Lenz&lt;/Author&gt;&lt;Year&gt;2021&lt;/Year&gt;&lt;RecNum&gt;14&lt;/RecNum&gt;&lt;DisplayText&gt;[6]&lt;/DisplayText&gt;&lt;record&gt;&lt;rec-number&gt;14&lt;/rec-number&gt;&lt;foreign-keys&gt;&lt;key app="EN" db-id="2vsffr90mt22xyeswtrpzd0r2ewrwwada9ev" timestamp="1617620266"&gt;14&lt;/key&gt;&lt;/foreign-keys&gt;&lt;ref-type name="Web Page"&gt;12&lt;/ref-type&gt;&lt;contributors&gt;&lt;authors&gt;&lt;author&gt;Lenz, G.&lt;/author&gt;&lt;author&gt;Chapuy, B.&lt;/author&gt;&lt;author&gt;Glaß, B.&lt;/author&gt;&lt;author&gt;Keil, F.&lt;/author&gt;&lt;author&gt;Klapper, W.&lt;/author&gt;&lt;author&gt;Nickelsen, M.&lt;/author&gt;&lt;author&gt;Urban, N.&lt;/author&gt;&lt;author&gt;Schmidberger, H.&lt;/author&gt;&lt;/authors&gt;&lt;/contributors&gt;&lt;titles&gt;&lt;title&gt;Diffuses großzelliges B-Zell-Lymphom&lt;/title&gt;&lt;/titles&gt;&lt;pages&gt;1-22&lt;/pages&gt;&lt;volume&gt;2021&lt;/volume&gt;&lt;number&gt;March 5&lt;/number&gt;&lt;dates&gt;&lt;year&gt;2021&lt;/year&gt;&lt;/dates&gt;&lt;pub-location&gt;Berlin&lt;/pub-location&gt;&lt;publisher&gt;DGHO Deutsche Gesellschaft für Hämatologie und Medizinische Onkologie e.V.&lt;/publisher&gt;&lt;urls&gt;&lt;related-urls&gt;&lt;url&gt;https://www.onkopedia.com/de/onkopedia/guidelines/diffuses-grosszelliges-b-zell-lymphom/@@guideline/html/index.html&lt;/url&gt;&lt;/related-urls&gt;&lt;/urls&gt;&lt;/record&gt;&lt;/Cite&gt;&lt;/EndNote&gt;</w:instrTex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[6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57BD0403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5DA9578" w14:textId="77777777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2</w:t>
            </w: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vertAlign w:val="superscript"/>
                <w:lang w:val="en-GB"/>
              </w:rPr>
              <w:t>nd</w:t>
            </w: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 xml:space="preserve"> line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A4C4C2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8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1D07BE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96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BEBF84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,00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C60D55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,040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FA62AE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,078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A856CB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,119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16A2AE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,158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6BCDA5" w14:textId="7C7BB81C" w:rsidR="00943183" w:rsidRPr="006E1370" w:rsidRDefault="00943183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7097BEA6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94FD576" w14:textId="77777777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ASCT eligible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BCD8B2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0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D213C9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98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4DC7CF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00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F7161B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020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17F5B5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039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39E9D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059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CB87DD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079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27DEB7" w14:textId="40EF948A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/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&lt;EndNote&gt;&lt;Cite&gt;&lt;Author&gt;Friedberg&lt;/Author&gt;&lt;Year&gt;2011&lt;/Year&gt;&lt;RecNum&gt;4&lt;/RecNum&gt;&lt;DisplayText&gt;[40]&lt;/DisplayText&gt;&lt;record&gt;&lt;rec-number&gt;4&lt;/rec-number&gt;&lt;foreign-keys&gt;&lt;key app="EN" db-id="2vsffr90mt22xyeswtrpzd0r2ewrwwada9ev" timestamp="1617289664"&gt;4&lt;/key&gt;&lt;/foreign-keys&gt;&lt;ref-type name="Journal Article"&gt;17&lt;/ref-type&gt;&lt;contributors&gt;&lt;authors&gt;&lt;author&gt;Friedberg, J. W.&lt;/author&gt;&lt;/authors&gt;&lt;/contributors&gt;&lt;auth-address&gt;James P Wilmot Cancer Center and University of Rochester, Rochester, NY 14642, USA. jonathan_friedberg@urmc.rochester.edu&lt;/auth-address&gt;&lt;titles&gt;&lt;title&gt;Relapsed/refractory diffuse large B-cell lymphoma&lt;/title&gt;&lt;secondary-title&gt;Hematology Am Soc Hematol Educ Program&lt;/secondary-title&gt;&lt;/titles&gt;&lt;periodical&gt;&lt;full-title&gt;Hematology Am Soc Hematol Educ Program&lt;/full-title&gt;&lt;/periodical&gt;&lt;pages&gt;498-505&lt;/pages&gt;&lt;volume&gt;2011&lt;/volume&gt;&lt;edition&gt;2011/12/14&lt;/edition&gt;&lt;keywords&gt;&lt;keyword&gt;Antibodies, Monoclonal, Murine-Derived/pharmacology/therapeutic use&lt;/keyword&gt;&lt;keyword&gt;*Drug Resistance, Neoplasm/drug effects/genetics&lt;/keyword&gt;&lt;keyword&gt;Gene Expression Regulation, Neoplastic&lt;/keyword&gt;&lt;keyword&gt;Humans&lt;/keyword&gt;&lt;keyword&gt;Lymphoma, Large B-Cell, Diffuse/diagnosis/drug therapy/genetics/*pathology&lt;/keyword&gt;&lt;keyword&gt;Recurrence&lt;/keyword&gt;&lt;keyword&gt;Rituximab&lt;/keyword&gt;&lt;keyword&gt;Stem Cell Transplantation&lt;/keyword&gt;&lt;/keywords&gt;&lt;dates&gt;&lt;year&gt;2011&lt;/year&gt;&lt;/dates&gt;&lt;isbn&gt;1520-4383 (Electronic)&amp;#xD;1520-4383 (Linking)&lt;/isbn&gt;&lt;accession-num&gt;22160081&lt;/accession-num&gt;&lt;urls&gt;&lt;related-urls&gt;&lt;url&gt;https://www.ncbi.nlm.nih.gov/pubmed/22160081&lt;/url&gt;&lt;/related-urls&gt;&lt;/urls&gt;&lt;electronic-resource-num&gt;10.1182/asheducation-2011.1.498&lt;/electronic-resource-num&gt;&lt;/record&gt;&lt;/Cite&gt;&lt;/EndNote&gt;</w:instrTex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0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4A72A918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879D64A" w14:textId="77777777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Early mortality chemotherapy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1E8703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2E456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2A1713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C421C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0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4F8151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1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20CD9B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7C813D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2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76B10B" w14:textId="254E3E4D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Based on expert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</w:t>
            </w:r>
          </w:p>
        </w:tc>
      </w:tr>
      <w:tr w:rsidR="00EA7B19" w:rsidRPr="006E1370" w14:paraId="6C8B98AE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BCDDD1B" w14:textId="77777777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ORR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A8110E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3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A2FB1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17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865866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3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FA14C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43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FADF78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55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5BD0A4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67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5FF972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8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F16A65" w14:textId="6A9FAD42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HaXNzZWxicmVjaHQ8L0F1dGhvcj48WWVhcj4yMDEwPC9Z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HaXNzZWxicmVjaHQ8L0F1dGhvcj48WWVhcj4yMDEwPC9Z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.DATA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1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233EE5BE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</w:tcPr>
          <w:p w14:paraId="426D2BF2" w14:textId="14BF2672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Death</w:t>
            </w:r>
            <w:r w:rsidR="00B63DFB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1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3BA992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9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8E52AE5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179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AAB598D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183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973F35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186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7608495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190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CB2809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194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8CBCE4B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197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DB5D1CF" w14:textId="77777777" w:rsidR="00943183" w:rsidRPr="006E1370" w:rsidRDefault="00943183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3352E84C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F0060F2" w14:textId="77777777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PFS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94033A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0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4C7D59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09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71786E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15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25D72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21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BC8A35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27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0EC7DA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34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15E3AA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4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CBD90E" w14:textId="6984E48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HaXNzZWxicmVjaHQ8L0F1dGhvcj48WWVhcj4yMDEwPC9Z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HaXNzZWxicmVjaHQ8L0F1dGhvcj48WWVhcj4yMDEwPC9Z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.DATA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1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6E2FE193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EA668FB" w14:textId="25D3237B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PPS</w:t>
            </w:r>
            <w:r w:rsidR="00B63DFB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2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160F98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1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610CB6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3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31A1C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32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18D65D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35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E4A406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37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7545EF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4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08ADCE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43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00725B" w14:textId="77777777" w:rsidR="00943183" w:rsidRPr="006E1370" w:rsidRDefault="00943183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1EB43B43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DEDC069" w14:textId="31139B6E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no ORR</w:t>
            </w:r>
            <w:r w:rsidR="00B63DFB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3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FB474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5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EB0F92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43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C1092A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5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8961C7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57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79011B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64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2C65A3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7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440FBA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78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1C59F8" w14:textId="77777777" w:rsidR="00943183" w:rsidRPr="006E1370" w:rsidRDefault="00943183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7E7B491B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3524DB7" w14:textId="77777777" w:rsidR="00943183" w:rsidRPr="006E1370" w:rsidRDefault="00437DAE" w:rsidP="00A15D35">
            <w:pPr>
              <w:ind w:left="120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HDT/ASCT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7C06D4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5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1E9FFA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08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EC03B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1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566B99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12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6AC5BE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15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30D8DA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17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FBD9F8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19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E5D078" w14:textId="48D532FC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2YW4gSW1ob2ZmPC9BdXRob3I+PFllYXI+MjAxNzwvWWVh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2YW4gSW1ob2ZmPC9BdXRob3I+PFllYXI+MjAxNzwvWWVh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.DATA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2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0FA1B5EB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AB095E1" w14:textId="77777777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Early mortality ASCT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72C95B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A3822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C3C5D8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899622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5165B4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B76B93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A6E7A7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11D83E" w14:textId="1536E223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/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&lt;EndNote&gt;&lt;Cite&gt;&lt;Author&gt;Friedberg&lt;/Author&gt;&lt;Year&gt;2011&lt;/Year&gt;&lt;RecNum&gt;4&lt;/RecNum&gt;&lt;DisplayText&gt;[40]&lt;/DisplayText&gt;&lt;record&gt;&lt;rec-number&gt;4&lt;/rec-number&gt;&lt;foreign-keys&gt;&lt;key app="EN" db-id="2vsffr90mt22xyeswtrpzd0r2ewrwwada9ev" timestamp="1617289664"&gt;4&lt;/key&gt;&lt;/foreign-keys&gt;&lt;ref-type name="Journal Article"&gt;17&lt;/ref-type&gt;&lt;contributors&gt;&lt;authors&gt;&lt;author&gt;Friedberg, J. W.&lt;/author&gt;&lt;/authors&gt;&lt;/contributors&gt;&lt;auth-address&gt;James P Wilmot Cancer Center and University of Rochester, Rochester, NY 14642, USA. jonathan_friedberg@urmc.rochester.edu&lt;/auth-address&gt;&lt;titles&gt;&lt;title&gt;Relapsed/refractory diffuse large B-cell lymphoma&lt;/title&gt;&lt;secondary-title&gt;Hematology Am Soc Hematol Educ Program&lt;/secondary-title&gt;&lt;/titles&gt;&lt;periodical&gt;&lt;full-title&gt;Hematology Am Soc Hematol Educ Program&lt;/full-title&gt;&lt;/periodical&gt;&lt;pages&gt;498-505&lt;/pages&gt;&lt;volume&gt;2011&lt;/volume&gt;&lt;edition&gt;2011/12/14&lt;/edition&gt;&lt;keywords&gt;&lt;keyword&gt;Antibodies, Monoclonal, Murine-Derived/pharmacology/therapeutic use&lt;/keyword&gt;&lt;keyword&gt;*Drug Resistance, Neoplasm/drug effects/genetics&lt;/keyword&gt;&lt;keyword&gt;Gene Expression Regulation, Neoplastic&lt;/keyword&gt;&lt;keyword&gt;Humans&lt;/keyword&gt;&lt;keyword&gt;Lymphoma, Large B-Cell, Diffuse/diagnosis/drug therapy/genetics/*pathology&lt;/keyword&gt;&lt;keyword&gt;Recurrence&lt;/keyword&gt;&lt;keyword&gt;Rituximab&lt;/keyword&gt;&lt;keyword&gt;Stem Cell Transplantation&lt;/keyword&gt;&lt;/keywords&gt;&lt;dates&gt;&lt;year&gt;2011&lt;/year&gt;&lt;/dates&gt;&lt;isbn&gt;1520-4383 (Electronic)&amp;#xD;1520-4383 (Linking)&lt;/isbn&gt;&lt;accession-num&gt;22160081&lt;/accession-num&gt;&lt;urls&gt;&lt;related-urls&gt;&lt;url&gt;https://www.ncbi.nlm.nih.gov/pubmed/22160081&lt;/url&gt;&lt;/related-urls&gt;&lt;/urls&gt;&lt;electronic-resource-num&gt;10.1182/asheducation-2011.1.498&lt;/electronic-resource-num&gt;&lt;/record&gt;&lt;/Cite&gt;&lt;/EndNote&gt;</w:instrTex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0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="00B63DFB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4</w:t>
            </w:r>
          </w:p>
        </w:tc>
      </w:tr>
      <w:tr w:rsidR="00EA7B19" w:rsidRPr="006E1370" w14:paraId="36F64314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9CCA15B" w14:textId="77777777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HDT/ASCT – ORR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57079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70.50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CBC69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76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8D4274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78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3B2233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79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9BD1FF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81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D40AD1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82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AFABF9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84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654434" w14:textId="26B1D431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2YW4gSW1ob2ZmPC9BdXRob3I+PFllYXI+MjAxNzwvWWVh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2YW4gSW1ob2ZmPC9BdXRob3I+PFllYXI+MjAxNzwvWWVh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.DATA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2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58FD7580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</w:tcPr>
          <w:p w14:paraId="207814FC" w14:textId="352F0D14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Death</w:t>
            </w:r>
            <w:r w:rsidR="00BF1AA2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1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9C9BC4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B4984A8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12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72DABA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12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73DE62A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13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CB3B5DE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13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554F2F7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13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6F9EE75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13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D3DDABD" w14:textId="77777777" w:rsidR="00943183" w:rsidRPr="006E1370" w:rsidRDefault="00943183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6A1CB41C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E919E79" w14:textId="77777777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HDT/ASCT – PFS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793BD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5.50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F84259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163B7B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F4ADC8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2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BBB229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3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AECD4D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4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06C6EF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5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0A8F00" w14:textId="43698908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Bc3NvdWxpbmU8L0F1dGhvcj48WWVhcj4yMDIwPC9ZZWFy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Bc3NvdWxpbmU8L0F1dGhvcj48WWVhcj4yMDIwPC9ZZWFy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.DATA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3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2708A5D2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A369074" w14:textId="78069058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HDT/ASCT – PPS</w:t>
            </w:r>
            <w:r w:rsidR="00BF1AA2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2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50B3C4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8.50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0D493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4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BD67E4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4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476B2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5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E74C8D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5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70A7B2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5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DE35D9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6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C4AC09" w14:textId="77777777" w:rsidR="00943183" w:rsidRPr="006E1370" w:rsidRDefault="00943183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6C2A77DE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11CE26E2" w14:textId="5BCC2E20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HDT/ASCT – no ORR</w:t>
            </w:r>
            <w:r w:rsidR="00BF1AA2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3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B66B6B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4.50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43AE0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6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7736CD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7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7E399A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8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74AEB3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8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5ED647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9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4F460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9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3F158D" w14:textId="77777777" w:rsidR="00943183" w:rsidRPr="006E1370" w:rsidRDefault="00943183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101EB219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44581F3" w14:textId="77777777" w:rsidR="00943183" w:rsidRPr="006E1370" w:rsidRDefault="00437DAE" w:rsidP="00A15D35">
            <w:pPr>
              <w:ind w:left="120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No HDT/ASCT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9727D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5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E101EE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13ED96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05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8E836F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09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552165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13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EF2B5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17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5F3214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21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10F1F2" w14:textId="225513E1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2YW4gSW1ob2ZmPC9BdXRob3I+PFllYXI+MjAxNzwvWWVh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2YW4gSW1ob2ZmPC9BdXRob3I+PFllYXI+MjAxNzwvWWVh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</w:fldData>
              </w:fldCha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.DATA </w:instrText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2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708C9999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4A3331D" w14:textId="77777777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ASCT ineligible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ECA4B3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0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770D3E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98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43CF6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00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796284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020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C5143B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039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A5F0B4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059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0FF7FF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079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A99381" w14:textId="41B68B02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/>
            </w:r>
            <w:r w:rsidR="00D5167D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&lt;EndNote&gt;&lt;Cite&gt;&lt;Author&gt;Friedberg&lt;/Author&gt;&lt;Year&gt;2011&lt;/Year&gt;&lt;RecNum&gt;4&lt;/RecNum&gt;&lt;DisplayText&gt;[40]&lt;/DisplayText&gt;&lt;record&gt;&lt;rec-number&gt;4&lt;/rec-number&gt;&lt;foreign-keys&gt;&lt;key app="EN" db-id="2vsffr90mt22xyeswtrpzd0r2ewrwwada9ev" timestamp="1617289664"&gt;4&lt;/key&gt;&lt;/foreign-keys&gt;&lt;ref-type name="Journal Article"&gt;17&lt;/ref-type&gt;&lt;contributors&gt;&lt;authors&gt;&lt;author&gt;Friedberg, J. W.&lt;/author&gt;&lt;/authors&gt;&lt;/contributors&gt;&lt;auth-address&gt;James P Wilmot Cancer Center and University of Rochester, Rochester, NY 14642, USA. jonathan_friedberg@urmc.rochester.edu&lt;/auth-address&gt;&lt;titles&gt;&lt;title&gt;Relapsed/refractory diffuse large B-cell lymphoma&lt;/title&gt;&lt;secondary-title&gt;Hematology Am Soc Hematol Educ Program&lt;/secondary-title&gt;&lt;/titles&gt;&lt;periodical&gt;&lt;full-title&gt;Hematology Am Soc Hematol Educ Program&lt;/full-title&gt;&lt;/periodical&gt;&lt;pages&gt;498-505&lt;/pages&gt;&lt;volume&gt;2011&lt;/volume&gt;&lt;edition&gt;2011/12/14&lt;/edition&gt;&lt;keywords&gt;&lt;keyword&gt;Antibodies, Monoclonal, Murine-Derived/pharmacology/therapeutic use&lt;/keyword&gt;&lt;keyword&gt;*Drug Resistance, Neoplasm/drug effects/genetics&lt;/keyword&gt;&lt;keyword&gt;Gene Expression Regulation, Neoplastic&lt;/keyword&gt;&lt;keyword&gt;Humans&lt;/keyword&gt;&lt;keyword&gt;Lymphoma, Large B-Cell, Diffuse/diagnosis/drug therapy/genetics/*pathology&lt;/keyword&gt;&lt;keyword&gt;Recurrence&lt;/keyword&gt;&lt;keyword&gt;Rituximab&lt;/keyword&gt;&lt;keyword&gt;Stem Cell Transplantation&lt;/keyword&gt;&lt;/keywords&gt;&lt;dates&gt;&lt;year&gt;2011&lt;/year&gt;&lt;/dates&gt;&lt;isbn&gt;1520-4383 (Electronic)&amp;#xD;1520-4383 (Linking)&lt;/isbn&gt;&lt;accession-num&gt;22160081&lt;/accession-num&gt;&lt;urls&gt;&lt;related-urls&gt;&lt;url&gt;https://www.ncbi.nlm.nih.gov/pubmed/22160081&lt;/url&gt;&lt;/related-urls&gt;&lt;/urls&gt;&lt;electronic-resource-num&gt;10.1182/asheducation-2011.1.498&lt;/electronic-resource-num&gt;&lt;/record&gt;&lt;/Cite&gt;&lt;/EndNote&gt;</w:instrTex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="00D5167D">
              <w:rPr>
                <w:rFonts w:asciiTheme="minorHAnsi" w:hAnsiTheme="minorHAnsi"/>
                <w:noProof/>
                <w:sz w:val="16"/>
                <w:szCs w:val="16"/>
                <w:lang w:val="en-GB"/>
              </w:rPr>
              <w:t>[40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07BB0CCD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CED70CD" w14:textId="77777777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Early mortality chemotherapy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0D49CF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D53BCD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640AC1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FD5B7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0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A9C2E8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1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A73BC9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AD715F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2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E3442B" w14:textId="45B8CDB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Based on expert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</w:t>
            </w:r>
          </w:p>
        </w:tc>
      </w:tr>
      <w:tr w:rsidR="00EA7B19" w:rsidRPr="006E1370" w14:paraId="64BC0D90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DE6CC98" w14:textId="77777777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ORR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43BEEF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1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0096E3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598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A967E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1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0479F6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22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C7B92A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34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17888D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46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DE72A5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658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E113A8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Nb3VuaWVyPC9BdXRob3I+PFllYXI+MjAxMzwvWWVhcj48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=
</w:fldData>
              </w:fldCha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</w:instrTex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Nb3VuaWVyPC9BdXRob3I+PFllYXI+MjAxMzwvWWVhcj48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=
</w:fldData>
              </w:fldCha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.DATA </w:instrTex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[10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6D27E5F8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</w:tcPr>
          <w:p w14:paraId="1D613EFB" w14:textId="3705DF75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Death</w:t>
            </w:r>
            <w:r w:rsidR="00BF1AA2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1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6B9EBB7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1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5949EBB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305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19A17D9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31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F917DE2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317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96F45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323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92947A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33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FAF7656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sz w:val="16"/>
                <w:szCs w:val="16"/>
                <w:lang w:val="en-GB"/>
              </w:rPr>
              <w:t>336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95BADD1" w14:textId="77777777" w:rsidR="00943183" w:rsidRPr="006E1370" w:rsidRDefault="00943183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3B4B7A8C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EAE3A07" w14:textId="77777777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PFS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F4FDC6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6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B88FF7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55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77B418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59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44F3D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62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4BEB34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65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8B1124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68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1D7776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71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7C942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Nb3VuaWVyPC9BdXRob3I+PFllYXI+MjAxMzwvWWVhcj48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=
</w:fldData>
              </w:fldCha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 </w:instrTex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begin">
                <w:fldData xml:space="preserve">PEVuZE5vdGU+PENpdGU+PEF1dGhvcj5Nb3VuaWVyPC9BdXRob3I+PFllYXI+MjAxMzwvWWVhcj48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=
</w:fldData>
              </w:fldCha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instrText xml:space="preserve"> ADDIN EN.CITE.DATA </w:instrTex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separate"/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[10]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fldChar w:fldCharType="end"/>
            </w:r>
          </w:p>
        </w:tc>
      </w:tr>
      <w:tr w:rsidR="00EA7B19" w:rsidRPr="006E1370" w14:paraId="00EC9386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9A92E7D" w14:textId="6092E24A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PPS</w:t>
            </w:r>
            <w:r w:rsidR="00BF1AA2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2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696540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23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5E1B0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37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406A2F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4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366A37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43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956AFD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46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364FCB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49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9FD717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51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0B7DFA" w14:textId="77777777" w:rsidR="00943183" w:rsidRPr="006E1370" w:rsidRDefault="00943183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79EDDDB0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EE43BE6" w14:textId="6296EDA7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alvage – no ORR</w:t>
            </w:r>
            <w:r w:rsidR="00BF1AA2"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3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DA8D38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7%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687832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63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D7E609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7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A0D93C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77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BAB733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84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1308A6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92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3FC283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399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15FF3F" w14:textId="77777777" w:rsidR="00943183" w:rsidRPr="006E1370" w:rsidRDefault="00943183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45BE0FF8" w14:textId="77777777" w:rsidTr="00643A15">
        <w:trPr>
          <w:trHeight w:val="277"/>
        </w:trPr>
        <w:tc>
          <w:tcPr>
            <w:tcW w:w="197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55EA5EB" w14:textId="77777777" w:rsidR="00943183" w:rsidRPr="006E1370" w:rsidRDefault="00437DAE" w:rsidP="00A15D35">
            <w:pPr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3</w:t>
            </w: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vertAlign w:val="superscript"/>
                <w:lang w:val="en-GB"/>
              </w:rPr>
              <w:t>rd</w:t>
            </w: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 xml:space="preserve"> line*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B100151" w14:textId="77777777" w:rsidR="00943183" w:rsidRPr="006E1370" w:rsidRDefault="00943183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0F24D8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214</w:t>
            </w:r>
          </w:p>
        </w:tc>
        <w:tc>
          <w:tcPr>
            <w:tcW w:w="90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053095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239</w:t>
            </w:r>
          </w:p>
        </w:tc>
        <w:tc>
          <w:tcPr>
            <w:tcW w:w="90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25B439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263</w:t>
            </w: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7FCBFE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287</w:t>
            </w:r>
          </w:p>
        </w:tc>
        <w:tc>
          <w:tcPr>
            <w:tcW w:w="92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C1AE95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312</w:t>
            </w:r>
          </w:p>
        </w:tc>
        <w:tc>
          <w:tcPr>
            <w:tcW w:w="90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5365C5" w14:textId="77777777" w:rsidR="00943183" w:rsidRPr="006E1370" w:rsidRDefault="00437DAE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/>
                <w:kern w:val="24"/>
                <w:sz w:val="16"/>
                <w:szCs w:val="16"/>
                <w:lang w:val="en-GB"/>
              </w:rPr>
              <w:t>1,337</w:t>
            </w:r>
          </w:p>
        </w:tc>
        <w:tc>
          <w:tcPr>
            <w:tcW w:w="8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E7E6E6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773EFA9" w14:textId="77777777" w:rsidR="00943183" w:rsidRPr="006E1370" w:rsidRDefault="00943183" w:rsidP="00A15D35">
            <w:pPr>
              <w:jc w:val="center"/>
              <w:textAlignment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785905" w14:paraId="28F78922" w14:textId="77777777" w:rsidTr="00A15D35">
        <w:trPr>
          <w:trHeight w:val="774"/>
        </w:trPr>
        <w:tc>
          <w:tcPr>
            <w:tcW w:w="9199" w:type="dxa"/>
            <w:gridSpan w:val="9"/>
            <w:tcBorders>
              <w:top w:val="single" w:sz="4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7777450" w14:textId="7CB8E200" w:rsidR="00943183" w:rsidRPr="006E1370" w:rsidRDefault="00437DAE" w:rsidP="00A15D35">
            <w:pPr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ASCT</w:t>
            </w:r>
            <w:r w:rsidR="00EA5E83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, 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Autologous stem cell transplantation; HDT</w:t>
            </w:r>
            <w:r w:rsidR="00EA5E83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, 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h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igh dose (chemo) therapy; ORR</w:t>
            </w:r>
            <w:r w:rsidR="00EA5E83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, 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o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verall response rate; PFS</w:t>
            </w:r>
            <w:r w:rsidR="00EA5E83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, 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p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rogression-free survival; PPS</w:t>
            </w:r>
            <w:r w:rsidR="00EA5E83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, 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p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ost-progression survival; R-CHOP </w:t>
            </w:r>
            <w:r w:rsidR="00EA5E83">
              <w:rPr>
                <w:rFonts w:asciiTheme="minorHAnsi" w:hAnsiTheme="minorHAnsi"/>
                <w:sz w:val="16"/>
                <w:szCs w:val="16"/>
                <w:lang w:val="en-GB"/>
              </w:rPr>
              <w:t>indicates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 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r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ituximab – cyclophosphamide, doxorubicin, vincristine, prednisolone</w:t>
            </w:r>
          </w:p>
          <w:p w14:paraId="2CB5E506" w14:textId="77777777" w:rsidR="00943183" w:rsidRPr="006E1370" w:rsidRDefault="00943183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  <w:p w14:paraId="591FE75A" w14:textId="77777777" w:rsidR="00943183" w:rsidRPr="006E1370" w:rsidRDefault="00437DAE" w:rsidP="00A15D35">
            <w:pPr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Part of 3</w:t>
            </w: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vertAlign w:val="superscript"/>
                <w:lang w:val="en-GB"/>
              </w:rPr>
              <w:t>rd</w:t>
            </w: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 xml:space="preserve"> line therapy: </w:t>
            </w:r>
          </w:p>
          <w:p w14:paraId="37FB4F2C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ASCT eligible: Salvage PPS + Salvage no ORR </w:t>
            </w:r>
          </w:p>
          <w:p w14:paraId="3F191EE8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HDT/ASCT: Salvage PPS + Salvage no ORR + HDT/ASCT no ORR</w:t>
            </w:r>
          </w:p>
          <w:p w14:paraId="41C36E8B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ASCT ineligible: Salvage PPS + Salvage no ORR</w:t>
            </w:r>
          </w:p>
          <w:p w14:paraId="0174902F" w14:textId="77777777" w:rsidR="00943183" w:rsidRPr="006E1370" w:rsidRDefault="00943183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  <w:p w14:paraId="01E9CDD0" w14:textId="57826972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1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Calculation: 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d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eath = 1-OS</w:t>
            </w:r>
          </w:p>
          <w:p w14:paraId="01896647" w14:textId="4C4F9C22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2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alculation: PPS = OS -PFS</w:t>
            </w:r>
          </w:p>
          <w:p w14:paraId="0F2570BD" w14:textId="433F17FF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3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alculation: no ORR = 1-ORR-early mortality</w:t>
            </w:r>
          </w:p>
          <w:p w14:paraId="66887284" w14:textId="5DB8B2BB" w:rsidR="00BF1AA2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4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onfirmed by expert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</w:t>
            </w:r>
          </w:p>
          <w:p w14:paraId="2A62BCF3" w14:textId="41142D5B" w:rsidR="00943183" w:rsidRPr="006E1370" w:rsidRDefault="00437DAE" w:rsidP="00A15D35">
            <w:pPr>
              <w:rPr>
                <w:rFonts w:asciiTheme="minorHAnsi" w:hAnsiTheme="minorHAnsi"/>
                <w:b/>
                <w:bCs/>
                <w:color w:val="000000" w:themeColor="text1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color w:val="000000" w:themeColor="text1"/>
                <w:sz w:val="16"/>
                <w:szCs w:val="16"/>
                <w:lang w:val="en-GB"/>
              </w:rPr>
              <w:t>*Sum may not add up to the total (3</w:t>
            </w:r>
            <w:r w:rsidRPr="006E1370">
              <w:rPr>
                <w:rFonts w:asciiTheme="minorHAnsi" w:hAnsiTheme="minorHAnsi"/>
                <w:color w:val="000000" w:themeColor="text1"/>
                <w:sz w:val="16"/>
                <w:szCs w:val="16"/>
                <w:vertAlign w:val="superscript"/>
                <w:lang w:val="en-GB"/>
              </w:rPr>
              <w:t>rd</w:t>
            </w:r>
            <w:r w:rsidRPr="006E1370">
              <w:rPr>
                <w:rFonts w:asciiTheme="minorHAnsi" w:hAnsiTheme="minorHAnsi"/>
                <w:color w:val="000000" w:themeColor="text1"/>
                <w:sz w:val="16"/>
                <w:szCs w:val="16"/>
                <w:lang w:val="en-GB"/>
              </w:rPr>
              <w:t xml:space="preserve"> line) due to rounding</w:t>
            </w:r>
          </w:p>
        </w:tc>
      </w:tr>
    </w:tbl>
    <w:p w14:paraId="3B5494A6" w14:textId="77777777" w:rsidR="00943183" w:rsidRPr="006E1370" w:rsidRDefault="00943183" w:rsidP="00943183">
      <w:pPr>
        <w:rPr>
          <w:sz w:val="16"/>
          <w:szCs w:val="16"/>
          <w:lang w:val="en-GB"/>
        </w:rPr>
      </w:pPr>
    </w:p>
    <w:p w14:paraId="36D78018" w14:textId="77777777" w:rsidR="00943183" w:rsidRPr="006E1370" w:rsidRDefault="00943183" w:rsidP="00943183">
      <w:pPr>
        <w:rPr>
          <w:sz w:val="16"/>
          <w:szCs w:val="16"/>
          <w:lang w:val="en-GB"/>
        </w:rPr>
      </w:pPr>
    </w:p>
    <w:p w14:paraId="0459DFC1" w14:textId="77777777" w:rsidR="00943183" w:rsidRPr="006E1370" w:rsidRDefault="00943183" w:rsidP="00943183">
      <w:pPr>
        <w:rPr>
          <w:lang w:val="en-GB"/>
        </w:rPr>
      </w:pPr>
    </w:p>
    <w:p w14:paraId="06E9AA16" w14:textId="77777777" w:rsidR="00943183" w:rsidRPr="006E1370" w:rsidRDefault="00943183" w:rsidP="00943183">
      <w:pPr>
        <w:rPr>
          <w:lang w:val="en-GB"/>
        </w:rPr>
      </w:pPr>
    </w:p>
    <w:p w14:paraId="53078FD4" w14:textId="6BD344B5" w:rsidR="00943183" w:rsidRPr="006E1370" w:rsidRDefault="00437DAE" w:rsidP="00943183">
      <w:pPr>
        <w:rPr>
          <w:lang w:val="en-GB"/>
        </w:rPr>
      </w:pPr>
      <w:r w:rsidRPr="006E1370">
        <w:rPr>
          <w:lang w:val="en-GB"/>
        </w:rPr>
        <w:br w:type="page"/>
      </w:r>
    </w:p>
    <w:p w14:paraId="676D369E" w14:textId="5A434377" w:rsidR="00DA0C93" w:rsidRPr="006E1370" w:rsidRDefault="00DA0C93" w:rsidP="002E655F">
      <w:pPr>
        <w:rPr>
          <w:lang w:val="en-GB"/>
        </w:rPr>
      </w:pPr>
    </w:p>
    <w:p w14:paraId="24E83FA2" w14:textId="36A08E01" w:rsidR="002E655F" w:rsidRPr="006E1370" w:rsidRDefault="00437DAE" w:rsidP="002E655F">
      <w:pPr>
        <w:pStyle w:val="Beschriftung"/>
        <w:keepNext/>
        <w:spacing w:line="480" w:lineRule="auto"/>
        <w:rPr>
          <w:lang w:val="en-GB"/>
        </w:rPr>
      </w:pPr>
      <w:r w:rsidRPr="006E1370">
        <w:rPr>
          <w:lang w:val="en-GB"/>
        </w:rPr>
        <w:t xml:space="preserve">Table A - </w:t>
      </w:r>
      <w:r w:rsidRPr="006E1370">
        <w:rPr>
          <w:lang w:val="en-GB"/>
        </w:rPr>
        <w:fldChar w:fldCharType="begin"/>
      </w:r>
      <w:r w:rsidRPr="006E1370">
        <w:rPr>
          <w:lang w:val="en-GB"/>
        </w:rPr>
        <w:instrText xml:space="preserve"> SEQ Table_A_- \* ARABIC </w:instrText>
      </w:r>
      <w:r w:rsidRPr="006E1370">
        <w:rPr>
          <w:lang w:val="en-GB"/>
        </w:rPr>
        <w:fldChar w:fldCharType="separate"/>
      </w:r>
      <w:r w:rsidR="005C6D40" w:rsidRPr="006E1370">
        <w:rPr>
          <w:lang w:val="en-GB"/>
        </w:rPr>
        <w:t>4</w:t>
      </w:r>
      <w:r w:rsidRPr="006E1370">
        <w:rPr>
          <w:lang w:val="en-GB"/>
        </w:rPr>
        <w:fldChar w:fldCharType="end"/>
      </w:r>
      <w:r w:rsidRPr="006E1370">
        <w:rPr>
          <w:lang w:val="en-GB"/>
        </w:rPr>
        <w:t>: Proportion of patients treated with CAR-</w:t>
      </w:r>
      <w:r w:rsidR="007A7882">
        <w:rPr>
          <w:lang w:val="en-GB"/>
        </w:rPr>
        <w:t xml:space="preserve">T </w:t>
      </w:r>
      <w:r w:rsidRPr="006E1370">
        <w:rPr>
          <w:lang w:val="en-GB"/>
        </w:rPr>
        <w:t>cells and standard therapy</w:t>
      </w:r>
    </w:p>
    <w:tbl>
      <w:tblPr>
        <w:tblW w:w="8789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560"/>
        <w:gridCol w:w="1134"/>
        <w:gridCol w:w="1134"/>
        <w:gridCol w:w="1134"/>
        <w:gridCol w:w="1134"/>
        <w:gridCol w:w="1134"/>
        <w:gridCol w:w="1559"/>
      </w:tblGrid>
      <w:tr w:rsidR="00EA7B19" w:rsidRPr="006E1370" w14:paraId="4B7ED8B3" w14:textId="77777777" w:rsidTr="00A15D35">
        <w:trPr>
          <w:trHeight w:val="209"/>
        </w:trPr>
        <w:tc>
          <w:tcPr>
            <w:tcW w:w="156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4ED23075" w14:textId="77777777" w:rsidR="00943183" w:rsidRPr="006E1370" w:rsidRDefault="00943183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7099E8E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0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5B8884B6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1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1F582D2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2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14C8443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3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61EE148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4</w:t>
            </w:r>
          </w:p>
        </w:tc>
        <w:tc>
          <w:tcPr>
            <w:tcW w:w="155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05954B8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5</w:t>
            </w:r>
          </w:p>
        </w:tc>
      </w:tr>
      <w:tr w:rsidR="00EA7B19" w:rsidRPr="006E1370" w14:paraId="6AE379ED" w14:textId="77777777" w:rsidTr="00A15D35">
        <w:trPr>
          <w:trHeight w:val="209"/>
        </w:trPr>
        <w:tc>
          <w:tcPr>
            <w:tcW w:w="15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5C4C2B62" w14:textId="0ED8157C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CAR-T</w:t>
            </w:r>
            <w:r w:rsidR="007A7882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 xml:space="preserve"> </w:t>
            </w: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cell therapy</w:t>
            </w:r>
            <w:r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1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hideMark/>
          </w:tcPr>
          <w:p w14:paraId="71293F1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.50%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hideMark/>
          </w:tcPr>
          <w:p w14:paraId="566561A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0.30%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hideMark/>
          </w:tcPr>
          <w:p w14:paraId="0A60A59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4.96%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hideMark/>
          </w:tcPr>
          <w:p w14:paraId="38BCEB0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0.70%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hideMark/>
          </w:tcPr>
          <w:p w14:paraId="4291DB63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7.77%</w:t>
            </w:r>
          </w:p>
        </w:tc>
        <w:tc>
          <w:tcPr>
            <w:tcW w:w="1559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hideMark/>
          </w:tcPr>
          <w:p w14:paraId="709A4F5C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6.45%</w:t>
            </w:r>
          </w:p>
        </w:tc>
      </w:tr>
      <w:tr w:rsidR="00EA7B19" w:rsidRPr="006E1370" w14:paraId="24F74168" w14:textId="77777777" w:rsidTr="00A15D35">
        <w:trPr>
          <w:trHeight w:val="255"/>
        </w:trPr>
        <w:tc>
          <w:tcPr>
            <w:tcW w:w="156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33C95C87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Standard therapy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4EEF826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3.5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5569AD3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9.7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5225DE2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5.04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11C79413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9.3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30884896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2.23%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7755785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3.55%</w:t>
            </w:r>
          </w:p>
        </w:tc>
      </w:tr>
      <w:tr w:rsidR="00EA7B19" w:rsidRPr="006E1370" w14:paraId="17A3D9E9" w14:textId="77777777" w:rsidTr="00A15D35">
        <w:trPr>
          <w:trHeight w:val="209"/>
        </w:trPr>
        <w:tc>
          <w:tcPr>
            <w:tcW w:w="156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14:paraId="3C95007C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Total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14:paraId="3B405663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0.00%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14:paraId="2E3ED66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0.00%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14:paraId="3BB4F1DC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0.00%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14:paraId="27AF4BB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0.00%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14:paraId="0AF9115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0.00%</w:t>
            </w:r>
          </w:p>
        </w:tc>
        <w:tc>
          <w:tcPr>
            <w:tcW w:w="155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14:paraId="101BDAC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0.00%</w:t>
            </w:r>
          </w:p>
        </w:tc>
      </w:tr>
      <w:tr w:rsidR="00EA7B19" w:rsidRPr="00785905" w14:paraId="5C838E02" w14:textId="77777777" w:rsidTr="00A15D35">
        <w:trPr>
          <w:trHeight w:val="209"/>
        </w:trPr>
        <w:tc>
          <w:tcPr>
            <w:tcW w:w="8789" w:type="dxa"/>
            <w:gridSpan w:val="7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</w:tcPr>
          <w:p w14:paraId="7A61814B" w14:textId="362256E4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AR</w:t>
            </w:r>
            <w:r w:rsidR="00805743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, 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himeric antigen receptor</w:t>
            </w:r>
          </w:p>
          <w:p w14:paraId="09AA120F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8"/>
                <w:szCs w:val="18"/>
                <w:vertAlign w:val="superscript"/>
                <w:lang w:val="en-GB"/>
              </w:rPr>
              <w:t>1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Equal shares for Tisa-</w:t>
            </w:r>
            <w:proofErr w:type="spellStart"/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el</w:t>
            </w:r>
            <w:proofErr w:type="spellEnd"/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 and </w:t>
            </w:r>
            <w:proofErr w:type="spellStart"/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Axi-cel</w:t>
            </w:r>
            <w:proofErr w:type="spellEnd"/>
          </w:p>
        </w:tc>
      </w:tr>
    </w:tbl>
    <w:p w14:paraId="3DEBC449" w14:textId="77777777" w:rsidR="00943183" w:rsidRPr="006E1370" w:rsidRDefault="00943183" w:rsidP="00943183">
      <w:pPr>
        <w:rPr>
          <w:lang w:val="en-GB"/>
        </w:rPr>
      </w:pPr>
    </w:p>
    <w:p w14:paraId="6E2F2B8D" w14:textId="322E6DCA" w:rsidR="0057033C" w:rsidRPr="006E1370" w:rsidRDefault="0057033C" w:rsidP="002E655F">
      <w:pPr>
        <w:rPr>
          <w:lang w:val="en-GB"/>
        </w:rPr>
      </w:pPr>
    </w:p>
    <w:p w14:paraId="7F0D3D06" w14:textId="3B7E21FD" w:rsidR="002E655F" w:rsidRPr="006E1370" w:rsidRDefault="00437DAE" w:rsidP="002E655F">
      <w:pPr>
        <w:pStyle w:val="Beschriftung"/>
        <w:keepNext/>
        <w:spacing w:line="480" w:lineRule="auto"/>
        <w:rPr>
          <w:lang w:val="en-GB"/>
        </w:rPr>
      </w:pPr>
      <w:r w:rsidRPr="006E1370">
        <w:rPr>
          <w:lang w:val="en-GB"/>
        </w:rPr>
        <w:t xml:space="preserve">Table A - </w:t>
      </w:r>
      <w:r w:rsidRPr="006E1370">
        <w:rPr>
          <w:lang w:val="en-GB"/>
        </w:rPr>
        <w:fldChar w:fldCharType="begin"/>
      </w:r>
      <w:r w:rsidRPr="006E1370">
        <w:rPr>
          <w:lang w:val="en-GB"/>
        </w:rPr>
        <w:instrText xml:space="preserve"> SEQ Table_A_- \* ARABIC </w:instrText>
      </w:r>
      <w:r w:rsidRPr="006E1370">
        <w:rPr>
          <w:lang w:val="en-GB"/>
        </w:rPr>
        <w:fldChar w:fldCharType="separate"/>
      </w:r>
      <w:r w:rsidR="005C6D40" w:rsidRPr="006E1370">
        <w:rPr>
          <w:lang w:val="en-GB"/>
        </w:rPr>
        <w:t>5</w:t>
      </w:r>
      <w:r w:rsidRPr="006E1370">
        <w:rPr>
          <w:lang w:val="en-GB"/>
        </w:rPr>
        <w:fldChar w:fldCharType="end"/>
      </w:r>
      <w:r w:rsidRPr="006E1370">
        <w:rPr>
          <w:lang w:val="en-GB"/>
        </w:rPr>
        <w:t>: Number of patients treated with CAR-T and standard therapy in base case analysis</w:t>
      </w:r>
    </w:p>
    <w:tbl>
      <w:tblPr>
        <w:tblW w:w="878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754"/>
        <w:gridCol w:w="1171"/>
        <w:gridCol w:w="1171"/>
        <w:gridCol w:w="1171"/>
        <w:gridCol w:w="1171"/>
        <w:gridCol w:w="1171"/>
        <w:gridCol w:w="1171"/>
      </w:tblGrid>
      <w:tr w:rsidR="00EA7B19" w:rsidRPr="006E1370" w14:paraId="313028CB" w14:textId="77777777" w:rsidTr="0057033C">
        <w:trPr>
          <w:trHeight w:val="292"/>
        </w:trPr>
        <w:tc>
          <w:tcPr>
            <w:tcW w:w="1754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18D5EB08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Base case analysis</w:t>
            </w:r>
          </w:p>
        </w:tc>
        <w:tc>
          <w:tcPr>
            <w:tcW w:w="1171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1A6427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0</w:t>
            </w:r>
          </w:p>
        </w:tc>
        <w:tc>
          <w:tcPr>
            <w:tcW w:w="1171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250775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1</w:t>
            </w:r>
          </w:p>
        </w:tc>
        <w:tc>
          <w:tcPr>
            <w:tcW w:w="1171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3FE3F16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2</w:t>
            </w:r>
          </w:p>
        </w:tc>
        <w:tc>
          <w:tcPr>
            <w:tcW w:w="1171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BC6EE9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3</w:t>
            </w:r>
          </w:p>
        </w:tc>
        <w:tc>
          <w:tcPr>
            <w:tcW w:w="1171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9BC925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4</w:t>
            </w:r>
          </w:p>
        </w:tc>
        <w:tc>
          <w:tcPr>
            <w:tcW w:w="1171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245F76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5</w:t>
            </w:r>
          </w:p>
        </w:tc>
      </w:tr>
      <w:tr w:rsidR="00EA7B19" w:rsidRPr="006E1370" w14:paraId="7A1F8C7F" w14:textId="77777777" w:rsidTr="0057033C">
        <w:trPr>
          <w:trHeight w:val="227"/>
        </w:trPr>
        <w:tc>
          <w:tcPr>
            <w:tcW w:w="1754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1F99C472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Minimum Population</w:t>
            </w:r>
          </w:p>
        </w:tc>
        <w:tc>
          <w:tcPr>
            <w:tcW w:w="1171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91214F1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5BA3EFC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50F36CC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3B5DD4B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2F74E07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4793CD5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1F1C8B89" w14:textId="77777777" w:rsidTr="0057033C">
        <w:trPr>
          <w:trHeight w:val="283"/>
        </w:trPr>
        <w:tc>
          <w:tcPr>
            <w:tcW w:w="1754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75DCB2A" w14:textId="4BEBCB11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proofErr w:type="spellStart"/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Axicabtagene</w:t>
            </w:r>
            <w:proofErr w:type="spellEnd"/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 </w:t>
            </w:r>
            <w:proofErr w:type="spellStart"/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iloleucel</w:t>
            </w:r>
            <w:proofErr w:type="spellEnd"/>
          </w:p>
        </w:tc>
        <w:tc>
          <w:tcPr>
            <w:tcW w:w="1171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447DACE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5</w:t>
            </w:r>
          </w:p>
        </w:tc>
        <w:tc>
          <w:tcPr>
            <w:tcW w:w="1171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3A1F4C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1</w:t>
            </w:r>
          </w:p>
        </w:tc>
        <w:tc>
          <w:tcPr>
            <w:tcW w:w="1171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738CF0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2</w:t>
            </w:r>
          </w:p>
        </w:tc>
        <w:tc>
          <w:tcPr>
            <w:tcW w:w="1171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96C5EF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28</w:t>
            </w:r>
          </w:p>
        </w:tc>
        <w:tc>
          <w:tcPr>
            <w:tcW w:w="1171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D83445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1</w:t>
            </w:r>
          </w:p>
        </w:tc>
        <w:tc>
          <w:tcPr>
            <w:tcW w:w="1171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FE213B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01</w:t>
            </w:r>
          </w:p>
        </w:tc>
      </w:tr>
      <w:tr w:rsidR="00EA7B19" w:rsidRPr="006E1370" w14:paraId="255326DD" w14:textId="77777777" w:rsidTr="0057033C">
        <w:trPr>
          <w:trHeight w:val="283"/>
        </w:trPr>
        <w:tc>
          <w:tcPr>
            <w:tcW w:w="175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521D812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proofErr w:type="spellStart"/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Tisagenlecleucel</w:t>
            </w:r>
            <w:proofErr w:type="spellEnd"/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1E6AE11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5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549EBD4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1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FE8C78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2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03B89FE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28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729AA2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1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47205B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01</w:t>
            </w:r>
          </w:p>
        </w:tc>
      </w:tr>
      <w:tr w:rsidR="00EA7B19" w:rsidRPr="006E1370" w14:paraId="106A9904" w14:textId="77777777" w:rsidTr="0057033C">
        <w:trPr>
          <w:trHeight w:val="283"/>
        </w:trPr>
        <w:tc>
          <w:tcPr>
            <w:tcW w:w="175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206A1CA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tandard therapy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3796A0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58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3E51F0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40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7E43EE3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15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A4D614E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78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159ADB2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30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0D7587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64</w:t>
            </w:r>
          </w:p>
        </w:tc>
      </w:tr>
      <w:tr w:rsidR="00EA7B19" w:rsidRPr="006E1370" w14:paraId="747A47AC" w14:textId="77777777" w:rsidTr="0057033C">
        <w:trPr>
          <w:trHeight w:val="283"/>
        </w:trPr>
        <w:tc>
          <w:tcPr>
            <w:tcW w:w="175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47CED9E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Total*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7B4A4F6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88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8292DA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03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ECA74E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19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7F2C19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34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6F8ABB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51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CE190B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67</w:t>
            </w:r>
          </w:p>
        </w:tc>
      </w:tr>
      <w:tr w:rsidR="00EA7B19" w:rsidRPr="006E1370" w14:paraId="5742E210" w14:textId="77777777" w:rsidTr="0057033C">
        <w:trPr>
          <w:trHeight w:val="227"/>
        </w:trPr>
        <w:tc>
          <w:tcPr>
            <w:tcW w:w="1754" w:type="dxa"/>
            <w:tcBorders>
              <w:top w:val="single" w:sz="8" w:space="0" w:color="FFFFFF"/>
              <w:left w:val="nil"/>
              <w:bottom w:val="nil"/>
              <w:right w:val="nil"/>
            </w:tcBorders>
            <w:shd w:val="clear" w:color="auto" w:fill="E7E6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121C8780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Maximum Population</w:t>
            </w:r>
          </w:p>
        </w:tc>
        <w:tc>
          <w:tcPr>
            <w:tcW w:w="1171" w:type="dxa"/>
            <w:tcBorders>
              <w:top w:val="single" w:sz="8" w:space="0" w:color="FFFFFF"/>
              <w:left w:val="nil"/>
              <w:bottom w:val="nil"/>
              <w:right w:val="nil"/>
            </w:tcBorders>
            <w:shd w:val="clear" w:color="auto" w:fill="E7E6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B86F045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tcBorders>
              <w:top w:val="single" w:sz="8" w:space="0" w:color="FFFFFF"/>
              <w:left w:val="nil"/>
              <w:bottom w:val="nil"/>
              <w:right w:val="nil"/>
            </w:tcBorders>
            <w:shd w:val="clear" w:color="auto" w:fill="E7E6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2BC7ECE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tcBorders>
              <w:top w:val="single" w:sz="8" w:space="0" w:color="FFFFFF"/>
              <w:left w:val="nil"/>
              <w:bottom w:val="nil"/>
              <w:right w:val="nil"/>
            </w:tcBorders>
            <w:shd w:val="clear" w:color="auto" w:fill="E7E6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4596282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tcBorders>
              <w:top w:val="single" w:sz="8" w:space="0" w:color="FFFFFF"/>
              <w:left w:val="nil"/>
              <w:bottom w:val="nil"/>
              <w:right w:val="nil"/>
            </w:tcBorders>
            <w:shd w:val="clear" w:color="auto" w:fill="E7E6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424B525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tcBorders>
              <w:top w:val="single" w:sz="8" w:space="0" w:color="FFFFFF"/>
              <w:left w:val="nil"/>
              <w:bottom w:val="nil"/>
              <w:right w:val="nil"/>
            </w:tcBorders>
            <w:shd w:val="clear" w:color="auto" w:fill="E7E6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F4634D1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tcBorders>
              <w:top w:val="single" w:sz="8" w:space="0" w:color="FFFFFF"/>
              <w:left w:val="nil"/>
              <w:bottom w:val="nil"/>
              <w:right w:val="nil"/>
            </w:tcBorders>
            <w:shd w:val="clear" w:color="auto" w:fill="E7E6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36510D1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72449608" w14:textId="77777777" w:rsidTr="0057033C">
        <w:trPr>
          <w:trHeight w:val="283"/>
        </w:trPr>
        <w:tc>
          <w:tcPr>
            <w:tcW w:w="1754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BE76C3C" w14:textId="155FADD1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proofErr w:type="spellStart"/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Axicabtagene</w:t>
            </w:r>
            <w:proofErr w:type="spellEnd"/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 </w:t>
            </w:r>
            <w:proofErr w:type="spellStart"/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iloleucel</w:t>
            </w:r>
            <w:proofErr w:type="spellEnd"/>
          </w:p>
        </w:tc>
        <w:tc>
          <w:tcPr>
            <w:tcW w:w="1171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8300D4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8</w:t>
            </w:r>
          </w:p>
        </w:tc>
        <w:tc>
          <w:tcPr>
            <w:tcW w:w="1171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679D0E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11</w:t>
            </w:r>
          </w:p>
        </w:tc>
        <w:tc>
          <w:tcPr>
            <w:tcW w:w="1171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A4F2626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39</w:t>
            </w:r>
          </w:p>
        </w:tc>
        <w:tc>
          <w:tcPr>
            <w:tcW w:w="1171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977548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74</w:t>
            </w:r>
          </w:p>
        </w:tc>
        <w:tc>
          <w:tcPr>
            <w:tcW w:w="1171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1F3696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18</w:t>
            </w:r>
          </w:p>
        </w:tc>
        <w:tc>
          <w:tcPr>
            <w:tcW w:w="1171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21F9FDC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73</w:t>
            </w:r>
          </w:p>
        </w:tc>
      </w:tr>
      <w:tr w:rsidR="00EA7B19" w:rsidRPr="006E1370" w14:paraId="16BEBDBA" w14:textId="77777777" w:rsidTr="0057033C">
        <w:trPr>
          <w:trHeight w:val="283"/>
        </w:trPr>
        <w:tc>
          <w:tcPr>
            <w:tcW w:w="175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C3CAC50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proofErr w:type="spellStart"/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Tisagenlecleucel</w:t>
            </w:r>
            <w:proofErr w:type="spellEnd"/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EAB593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8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1E89AEB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11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300EE1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39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5B9A324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74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DB49948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18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4694D13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73</w:t>
            </w:r>
          </w:p>
        </w:tc>
      </w:tr>
      <w:tr w:rsidR="00EA7B19" w:rsidRPr="006E1370" w14:paraId="2B028666" w14:textId="77777777" w:rsidTr="001509C3">
        <w:trPr>
          <w:trHeight w:val="283"/>
        </w:trPr>
        <w:tc>
          <w:tcPr>
            <w:tcW w:w="1754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E814AA9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tandard therapy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119F0D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92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B3836F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69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6A1DF6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34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B033573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85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52652DE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19</w:t>
            </w:r>
          </w:p>
        </w:tc>
        <w:tc>
          <w:tcPr>
            <w:tcW w:w="1171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A46038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30</w:t>
            </w:r>
          </w:p>
        </w:tc>
      </w:tr>
      <w:tr w:rsidR="00EA7B19" w:rsidRPr="006E1370" w14:paraId="6716A571" w14:textId="77777777" w:rsidTr="001509C3">
        <w:trPr>
          <w:trHeight w:val="283"/>
        </w:trPr>
        <w:tc>
          <w:tcPr>
            <w:tcW w:w="1754" w:type="dxa"/>
            <w:tcBorders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1AEAB28D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Total*</w:t>
            </w:r>
          </w:p>
        </w:tc>
        <w:tc>
          <w:tcPr>
            <w:tcW w:w="1171" w:type="dxa"/>
            <w:tcBorders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8D0873E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068</w:t>
            </w:r>
          </w:p>
        </w:tc>
        <w:tc>
          <w:tcPr>
            <w:tcW w:w="1171" w:type="dxa"/>
            <w:tcBorders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2E11BF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090</w:t>
            </w:r>
          </w:p>
        </w:tc>
        <w:tc>
          <w:tcPr>
            <w:tcW w:w="1171" w:type="dxa"/>
            <w:tcBorders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0FA55F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111</w:t>
            </w:r>
          </w:p>
        </w:tc>
        <w:tc>
          <w:tcPr>
            <w:tcW w:w="1171" w:type="dxa"/>
            <w:tcBorders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1EC0443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133</w:t>
            </w:r>
          </w:p>
        </w:tc>
        <w:tc>
          <w:tcPr>
            <w:tcW w:w="1171" w:type="dxa"/>
            <w:tcBorders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105ABE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155</w:t>
            </w:r>
          </w:p>
        </w:tc>
        <w:tc>
          <w:tcPr>
            <w:tcW w:w="1171" w:type="dxa"/>
            <w:tcBorders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1A08B8E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177</w:t>
            </w:r>
          </w:p>
        </w:tc>
      </w:tr>
      <w:tr w:rsidR="00EA7B19" w:rsidRPr="006E1370" w14:paraId="3C37AFD3" w14:textId="77777777" w:rsidTr="001509C3">
        <w:trPr>
          <w:trHeight w:val="283"/>
        </w:trPr>
        <w:tc>
          <w:tcPr>
            <w:tcW w:w="17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EDD37CA" w14:textId="636F99A5" w:rsidR="00390033" w:rsidRPr="006E1370" w:rsidRDefault="00437DAE" w:rsidP="00390033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cenario analysis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7B228D5" w14:textId="4B663E96" w:rsidR="00390033" w:rsidRPr="006E1370" w:rsidRDefault="00437DAE" w:rsidP="0039003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8D55529" w14:textId="2C7BCCB2" w:rsidR="00390033" w:rsidRPr="006E1370" w:rsidRDefault="00437DAE" w:rsidP="0039003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1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B30E14E" w14:textId="24689817" w:rsidR="00390033" w:rsidRPr="006E1370" w:rsidRDefault="00437DAE" w:rsidP="0039003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2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D405E41" w14:textId="5B9F7283" w:rsidR="00390033" w:rsidRPr="006E1370" w:rsidRDefault="00437DAE" w:rsidP="0039003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3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96CB343" w14:textId="0EF8E25C" w:rsidR="00390033" w:rsidRPr="006E1370" w:rsidRDefault="00437DAE" w:rsidP="0039003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4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A25EE67" w14:textId="7D10A3EF" w:rsidR="00390033" w:rsidRPr="006E1370" w:rsidRDefault="00437DAE" w:rsidP="0039003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5</w:t>
            </w:r>
          </w:p>
        </w:tc>
      </w:tr>
      <w:tr w:rsidR="00EA7B19" w:rsidRPr="006E1370" w14:paraId="0E82F959" w14:textId="77777777" w:rsidTr="00814179">
        <w:trPr>
          <w:trHeight w:val="227"/>
        </w:trPr>
        <w:tc>
          <w:tcPr>
            <w:tcW w:w="1754" w:type="dxa"/>
            <w:tcBorders>
              <w:top w:val="single" w:sz="4" w:space="0" w:color="auto"/>
            </w:tcBorders>
            <w:shd w:val="clear" w:color="auto" w:fill="E7E6E6" w:themeFill="background2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CA876EC" w14:textId="4D6695F1" w:rsidR="001509C3" w:rsidRPr="006E1370" w:rsidRDefault="00437DAE" w:rsidP="00390033">
            <w:pPr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Minimum Population</w:t>
            </w:r>
          </w:p>
        </w:tc>
        <w:tc>
          <w:tcPr>
            <w:tcW w:w="1171" w:type="dxa"/>
            <w:tcBorders>
              <w:top w:val="single" w:sz="4" w:space="0" w:color="auto"/>
            </w:tcBorders>
            <w:shd w:val="clear" w:color="auto" w:fill="E7E6E6" w:themeFill="background2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5E708D5" w14:textId="77777777" w:rsidR="001509C3" w:rsidRPr="006E1370" w:rsidRDefault="001509C3" w:rsidP="0039003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</w:tcBorders>
            <w:shd w:val="clear" w:color="auto" w:fill="E7E6E6" w:themeFill="background2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B4AD00F" w14:textId="77777777" w:rsidR="001509C3" w:rsidRPr="006E1370" w:rsidRDefault="001509C3" w:rsidP="0039003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</w:tcBorders>
            <w:shd w:val="clear" w:color="auto" w:fill="E7E6E6" w:themeFill="background2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01CB2E1" w14:textId="77777777" w:rsidR="001509C3" w:rsidRPr="006E1370" w:rsidRDefault="001509C3" w:rsidP="0039003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</w:tcBorders>
            <w:shd w:val="clear" w:color="auto" w:fill="E7E6E6" w:themeFill="background2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8073D01" w14:textId="77777777" w:rsidR="001509C3" w:rsidRPr="006E1370" w:rsidRDefault="001509C3" w:rsidP="0039003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</w:tcBorders>
            <w:shd w:val="clear" w:color="auto" w:fill="E7E6E6" w:themeFill="background2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8BC0BFB" w14:textId="77777777" w:rsidR="001509C3" w:rsidRPr="006E1370" w:rsidRDefault="001509C3" w:rsidP="0039003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</w:tcBorders>
            <w:shd w:val="clear" w:color="auto" w:fill="E7E6E6" w:themeFill="background2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1247400" w14:textId="77777777" w:rsidR="001509C3" w:rsidRPr="006E1370" w:rsidRDefault="001509C3" w:rsidP="0039003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</w:p>
        </w:tc>
      </w:tr>
      <w:tr w:rsidR="00EA7B19" w:rsidRPr="006E1370" w14:paraId="733F9CAA" w14:textId="77777777" w:rsidTr="001509C3">
        <w:trPr>
          <w:trHeight w:val="283"/>
        </w:trPr>
        <w:tc>
          <w:tcPr>
            <w:tcW w:w="1754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13F123A" w14:textId="129BF3AF" w:rsidR="001509C3" w:rsidRPr="006E1370" w:rsidRDefault="00437DAE" w:rsidP="001509C3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proofErr w:type="spellStart"/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Axicabtagene</w:t>
            </w:r>
            <w:proofErr w:type="spellEnd"/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 </w:t>
            </w:r>
            <w:proofErr w:type="spellStart"/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iloleucel</w:t>
            </w:r>
            <w:proofErr w:type="spellEnd"/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BAB11D6" w14:textId="2D1B66F8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5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CD8259E" w14:textId="0F4A11B6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32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B28074D" w14:textId="27962FE3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5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9ACD3D6" w14:textId="47B7D6DB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07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647A1CB" w14:textId="72BA5CA8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59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516B58D" w14:textId="728195B6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25</w:t>
            </w:r>
          </w:p>
        </w:tc>
      </w:tr>
      <w:tr w:rsidR="00EA7B19" w:rsidRPr="006E1370" w14:paraId="0D79F1D1" w14:textId="77777777" w:rsidTr="001509C3">
        <w:trPr>
          <w:trHeight w:val="283"/>
        </w:trPr>
        <w:tc>
          <w:tcPr>
            <w:tcW w:w="1754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C662D5B" w14:textId="2F727989" w:rsidR="001509C3" w:rsidRPr="006E1370" w:rsidRDefault="00437DAE" w:rsidP="001509C3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proofErr w:type="spellStart"/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Tisagenlecleucel</w:t>
            </w:r>
            <w:proofErr w:type="spellEnd"/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6E6AA4B" w14:textId="55AD3C9C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5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A1FB57F" w14:textId="71FAFD38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32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D829019" w14:textId="44D1314C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5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4DEC315" w14:textId="285D1670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07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0EED8B7" w14:textId="16329AC3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59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5FCC763" w14:textId="2E67D6AD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25</w:t>
            </w:r>
          </w:p>
        </w:tc>
      </w:tr>
      <w:tr w:rsidR="00EA7B19" w:rsidRPr="006E1370" w14:paraId="01C8A76D" w14:textId="77777777" w:rsidTr="001509C3">
        <w:trPr>
          <w:trHeight w:val="283"/>
        </w:trPr>
        <w:tc>
          <w:tcPr>
            <w:tcW w:w="1754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0B71983E" w14:textId="2E0D8817" w:rsidR="001509C3" w:rsidRPr="006E1370" w:rsidRDefault="00437DAE" w:rsidP="001509C3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tandard therapy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FEA4237" w14:textId="582AAE33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061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8FAFA97" w14:textId="7869BE2E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034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F6C5F0D" w14:textId="0BB1DAE2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93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0B875AA8" w14:textId="4126C06E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33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2AD85D8" w14:textId="06B11BDF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55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5F48CC1" w14:textId="538700AB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49</w:t>
            </w:r>
          </w:p>
        </w:tc>
      </w:tr>
      <w:tr w:rsidR="00EA7B19" w:rsidRPr="006E1370" w14:paraId="2162F37E" w14:textId="77777777" w:rsidTr="001509C3">
        <w:trPr>
          <w:trHeight w:val="283"/>
        </w:trPr>
        <w:tc>
          <w:tcPr>
            <w:tcW w:w="1754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C957979" w14:textId="000C7A7A" w:rsidR="001509C3" w:rsidRPr="006E1370" w:rsidRDefault="00437DAE" w:rsidP="001509C3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Total*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D61ED32" w14:textId="79C3513D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271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0D599FD" w14:textId="551096D5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297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0D815E72" w14:textId="787752CD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323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7110598" w14:textId="14B0721E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347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3106B51" w14:textId="5016B540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374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7F1C6C3" w14:textId="1234359D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399</w:t>
            </w:r>
          </w:p>
        </w:tc>
      </w:tr>
      <w:tr w:rsidR="00EA7B19" w:rsidRPr="006E1370" w14:paraId="336CFD5E" w14:textId="77777777" w:rsidTr="00814179">
        <w:trPr>
          <w:trHeight w:val="227"/>
        </w:trPr>
        <w:tc>
          <w:tcPr>
            <w:tcW w:w="1754" w:type="dxa"/>
            <w:shd w:val="clear" w:color="auto" w:fill="E7E6E6" w:themeFill="background2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CE74858" w14:textId="704BE794" w:rsidR="001509C3" w:rsidRPr="006E1370" w:rsidRDefault="00437DAE" w:rsidP="001509C3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Maximum Population</w:t>
            </w:r>
          </w:p>
        </w:tc>
        <w:tc>
          <w:tcPr>
            <w:tcW w:w="1171" w:type="dxa"/>
            <w:shd w:val="clear" w:color="auto" w:fill="E7E6E6" w:themeFill="background2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FCF261E" w14:textId="77777777" w:rsidR="001509C3" w:rsidRPr="006E1370" w:rsidRDefault="001509C3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shd w:val="clear" w:color="auto" w:fill="E7E6E6" w:themeFill="background2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8F6380C" w14:textId="77777777" w:rsidR="001509C3" w:rsidRPr="006E1370" w:rsidRDefault="001509C3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shd w:val="clear" w:color="auto" w:fill="E7E6E6" w:themeFill="background2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08D0F476" w14:textId="77777777" w:rsidR="001509C3" w:rsidRPr="006E1370" w:rsidRDefault="001509C3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shd w:val="clear" w:color="auto" w:fill="E7E6E6" w:themeFill="background2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33F0D03" w14:textId="77777777" w:rsidR="001509C3" w:rsidRPr="006E1370" w:rsidRDefault="001509C3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shd w:val="clear" w:color="auto" w:fill="E7E6E6" w:themeFill="background2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4E30422" w14:textId="77777777" w:rsidR="001509C3" w:rsidRPr="006E1370" w:rsidRDefault="001509C3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1171" w:type="dxa"/>
            <w:shd w:val="clear" w:color="auto" w:fill="E7E6E6" w:themeFill="background2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0422503E" w14:textId="77777777" w:rsidR="001509C3" w:rsidRPr="006E1370" w:rsidRDefault="001509C3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</w:p>
        </w:tc>
      </w:tr>
      <w:tr w:rsidR="00EA7B19" w:rsidRPr="006E1370" w14:paraId="29ADC3FC" w14:textId="77777777" w:rsidTr="001509C3">
        <w:trPr>
          <w:trHeight w:val="283"/>
        </w:trPr>
        <w:tc>
          <w:tcPr>
            <w:tcW w:w="1754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D8DF81B" w14:textId="03E0425E" w:rsidR="001509C3" w:rsidRPr="006E1370" w:rsidRDefault="00437DAE" w:rsidP="001509C3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proofErr w:type="spellStart"/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Axicabtagene</w:t>
            </w:r>
            <w:proofErr w:type="spellEnd"/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 </w:t>
            </w:r>
            <w:proofErr w:type="spellStart"/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iloleucel</w:t>
            </w:r>
            <w:proofErr w:type="spellEnd"/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0A73E97F" w14:textId="04F62133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42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BD15DC5" w14:textId="71646110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79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A06FD9F" w14:textId="32ECA437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24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093C994D" w14:textId="3B64A022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81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4D1DEF5" w14:textId="1E5FFD23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52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26361DA" w14:textId="637EF7D0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41</w:t>
            </w:r>
          </w:p>
        </w:tc>
      </w:tr>
      <w:tr w:rsidR="00EA7B19" w:rsidRPr="006E1370" w14:paraId="688B4041" w14:textId="77777777" w:rsidTr="001509C3">
        <w:trPr>
          <w:trHeight w:val="283"/>
        </w:trPr>
        <w:tc>
          <w:tcPr>
            <w:tcW w:w="1754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925AEDE" w14:textId="0D4D5EA9" w:rsidR="001509C3" w:rsidRPr="006E1370" w:rsidRDefault="00437DAE" w:rsidP="001509C3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proofErr w:type="spellStart"/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Tisagenlecleucel</w:t>
            </w:r>
            <w:proofErr w:type="spellEnd"/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5B229B4" w14:textId="6C35448C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42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EF6BAEE" w14:textId="52938FD1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79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A6DFC73" w14:textId="02012091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24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87AA642" w14:textId="004B13C6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81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449340E" w14:textId="5B425624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52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75EBD26" w14:textId="1AEF914B" w:rsidR="001509C3" w:rsidRPr="006E1370" w:rsidRDefault="00437DAE" w:rsidP="001509C3">
            <w:pPr>
              <w:jc w:val="center"/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41</w:t>
            </w:r>
          </w:p>
        </w:tc>
      </w:tr>
      <w:tr w:rsidR="00EA7B19" w:rsidRPr="006E1370" w14:paraId="10417539" w14:textId="77777777" w:rsidTr="001509C3">
        <w:trPr>
          <w:trHeight w:val="283"/>
        </w:trPr>
        <w:tc>
          <w:tcPr>
            <w:tcW w:w="1754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5D25848" w14:textId="0312245C" w:rsidR="001509C3" w:rsidRPr="006E1370" w:rsidRDefault="00437DAE" w:rsidP="001509C3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tandard therapy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191BA1E" w14:textId="6A09964A" w:rsidR="001509C3" w:rsidRPr="006E1370" w:rsidRDefault="00437DAE" w:rsidP="001509C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440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E9DE364" w14:textId="0CD78FEC" w:rsidR="001509C3" w:rsidRPr="006E1370" w:rsidRDefault="00437DAE" w:rsidP="001509C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403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A297302" w14:textId="44B8FE97" w:rsidR="001509C3" w:rsidRPr="006E1370" w:rsidRDefault="00437DAE" w:rsidP="001509C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347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32DDAFB" w14:textId="080BC6FE" w:rsidR="001509C3" w:rsidRPr="006E1370" w:rsidRDefault="00437DAE" w:rsidP="001509C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267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136C56B" w14:textId="46DDB379" w:rsidR="001509C3" w:rsidRPr="006E1370" w:rsidRDefault="00437DAE" w:rsidP="001509C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161</w:t>
            </w:r>
          </w:p>
        </w:tc>
        <w:tc>
          <w:tcPr>
            <w:tcW w:w="1171" w:type="dxa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D408BD6" w14:textId="423B0173" w:rsidR="001509C3" w:rsidRPr="006E1370" w:rsidRDefault="00437DAE" w:rsidP="001509C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017</w:t>
            </w:r>
          </w:p>
        </w:tc>
      </w:tr>
      <w:tr w:rsidR="00EA7B19" w:rsidRPr="006E1370" w14:paraId="740DFAC7" w14:textId="77777777" w:rsidTr="001509C3">
        <w:trPr>
          <w:trHeight w:val="283"/>
        </w:trPr>
        <w:tc>
          <w:tcPr>
            <w:tcW w:w="1754" w:type="dxa"/>
            <w:tcBorders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4456440" w14:textId="6F530172" w:rsidR="001509C3" w:rsidRPr="006E1370" w:rsidRDefault="00437DAE" w:rsidP="001509C3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Total*</w:t>
            </w:r>
          </w:p>
        </w:tc>
        <w:tc>
          <w:tcPr>
            <w:tcW w:w="1171" w:type="dxa"/>
            <w:tcBorders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523F053" w14:textId="5E6B565E" w:rsidR="001509C3" w:rsidRPr="006E1370" w:rsidRDefault="00437DAE" w:rsidP="001509C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725</w:t>
            </w:r>
          </w:p>
        </w:tc>
        <w:tc>
          <w:tcPr>
            <w:tcW w:w="1171" w:type="dxa"/>
            <w:tcBorders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EC76A67" w14:textId="56DD39FA" w:rsidR="001509C3" w:rsidRPr="006E1370" w:rsidRDefault="00437DAE" w:rsidP="001509C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760</w:t>
            </w:r>
          </w:p>
        </w:tc>
        <w:tc>
          <w:tcPr>
            <w:tcW w:w="1171" w:type="dxa"/>
            <w:tcBorders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349F1D8" w14:textId="0005FFE5" w:rsidR="001509C3" w:rsidRPr="006E1370" w:rsidRDefault="00437DAE" w:rsidP="001509C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795</w:t>
            </w:r>
          </w:p>
        </w:tc>
        <w:tc>
          <w:tcPr>
            <w:tcW w:w="1171" w:type="dxa"/>
            <w:tcBorders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6CFD231" w14:textId="0136A007" w:rsidR="001509C3" w:rsidRPr="006E1370" w:rsidRDefault="00437DAE" w:rsidP="001509C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829</w:t>
            </w:r>
          </w:p>
        </w:tc>
        <w:tc>
          <w:tcPr>
            <w:tcW w:w="1171" w:type="dxa"/>
            <w:tcBorders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DBFA334" w14:textId="27A5E9FD" w:rsidR="001509C3" w:rsidRPr="006E1370" w:rsidRDefault="00437DAE" w:rsidP="001509C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865</w:t>
            </w:r>
          </w:p>
        </w:tc>
        <w:tc>
          <w:tcPr>
            <w:tcW w:w="1171" w:type="dxa"/>
            <w:tcBorders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BE4D00A" w14:textId="230E4DF2" w:rsidR="001509C3" w:rsidRPr="006E1370" w:rsidRDefault="00437DAE" w:rsidP="001509C3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899</w:t>
            </w:r>
          </w:p>
        </w:tc>
      </w:tr>
      <w:tr w:rsidR="00EA7B19" w:rsidRPr="00785905" w14:paraId="7771C8EB" w14:textId="77777777" w:rsidTr="001509C3">
        <w:trPr>
          <w:trHeight w:val="283"/>
        </w:trPr>
        <w:tc>
          <w:tcPr>
            <w:tcW w:w="8780" w:type="dxa"/>
            <w:gridSpan w:val="7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1139617" w14:textId="4D5EAFB1" w:rsidR="001509C3" w:rsidRPr="006E1370" w:rsidRDefault="00437DAE" w:rsidP="001509C3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*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um may not add up to the total due to rounding</w:t>
            </w:r>
          </w:p>
        </w:tc>
      </w:tr>
    </w:tbl>
    <w:p w14:paraId="12496A8A" w14:textId="474CD9C0" w:rsidR="0057033C" w:rsidRPr="006E1370" w:rsidRDefault="0057033C" w:rsidP="00390033">
      <w:pPr>
        <w:rPr>
          <w:lang w:val="en-GB"/>
        </w:rPr>
      </w:pPr>
    </w:p>
    <w:p w14:paraId="6A4A7F27" w14:textId="46FCE44B" w:rsidR="00390033" w:rsidRPr="006E1370" w:rsidRDefault="00390033" w:rsidP="00390033">
      <w:pPr>
        <w:rPr>
          <w:lang w:val="en-GB"/>
        </w:rPr>
      </w:pPr>
    </w:p>
    <w:p w14:paraId="6ECEE503" w14:textId="77777777" w:rsidR="00390033" w:rsidRPr="006E1370" w:rsidRDefault="00390033" w:rsidP="00390033">
      <w:pPr>
        <w:rPr>
          <w:lang w:val="en-GB"/>
        </w:rPr>
      </w:pPr>
    </w:p>
    <w:p w14:paraId="047778D8" w14:textId="77777777" w:rsidR="00943183" w:rsidRPr="006E1370" w:rsidRDefault="00943183" w:rsidP="00943183">
      <w:pPr>
        <w:rPr>
          <w:lang w:val="en-GB"/>
        </w:rPr>
      </w:pPr>
    </w:p>
    <w:p w14:paraId="76639A0F" w14:textId="77777777" w:rsidR="00943183" w:rsidRPr="006E1370" w:rsidRDefault="00943183" w:rsidP="00943183">
      <w:pPr>
        <w:rPr>
          <w:lang w:val="en-GB"/>
        </w:rPr>
      </w:pPr>
    </w:p>
    <w:p w14:paraId="322DF215" w14:textId="2C1D07BB" w:rsidR="00943183" w:rsidRPr="006E1370" w:rsidRDefault="00437DAE" w:rsidP="00B17233">
      <w:pPr>
        <w:rPr>
          <w:lang w:val="en-GB"/>
        </w:rPr>
      </w:pPr>
      <w:r w:rsidRPr="006E1370">
        <w:rPr>
          <w:lang w:val="en-GB"/>
        </w:rPr>
        <w:br w:type="page"/>
      </w:r>
    </w:p>
    <w:p w14:paraId="5EB6B5FB" w14:textId="6B9A49A4" w:rsidR="00A578A7" w:rsidRPr="006E1370" w:rsidRDefault="00A578A7" w:rsidP="005C6D40">
      <w:pPr>
        <w:rPr>
          <w:lang w:val="en-GB"/>
        </w:rPr>
      </w:pPr>
    </w:p>
    <w:p w14:paraId="3AB9F9EB" w14:textId="0BB58B62" w:rsidR="005C6D40" w:rsidRPr="006E1370" w:rsidRDefault="00437DAE" w:rsidP="005C6D40">
      <w:pPr>
        <w:pStyle w:val="Beschriftung"/>
        <w:keepNext/>
        <w:spacing w:line="480" w:lineRule="auto"/>
        <w:rPr>
          <w:lang w:val="en-GB"/>
        </w:rPr>
      </w:pPr>
      <w:r w:rsidRPr="006E1370">
        <w:rPr>
          <w:lang w:val="en-GB"/>
        </w:rPr>
        <w:t xml:space="preserve">Table A - </w:t>
      </w:r>
      <w:r w:rsidRPr="006E1370">
        <w:rPr>
          <w:lang w:val="en-GB"/>
        </w:rPr>
        <w:fldChar w:fldCharType="begin"/>
      </w:r>
      <w:r w:rsidRPr="006E1370">
        <w:rPr>
          <w:lang w:val="en-GB"/>
        </w:rPr>
        <w:instrText xml:space="preserve"> SEQ Table_A_- \* ARABIC </w:instrText>
      </w:r>
      <w:r w:rsidRPr="006E1370">
        <w:rPr>
          <w:lang w:val="en-GB"/>
        </w:rPr>
        <w:fldChar w:fldCharType="separate"/>
      </w:r>
      <w:r w:rsidRPr="006E1370">
        <w:rPr>
          <w:lang w:val="en-GB"/>
        </w:rPr>
        <w:t>6</w:t>
      </w:r>
      <w:r w:rsidRPr="006E1370">
        <w:rPr>
          <w:lang w:val="en-GB"/>
        </w:rPr>
        <w:fldChar w:fldCharType="end"/>
      </w:r>
      <w:r w:rsidRPr="006E1370">
        <w:rPr>
          <w:lang w:val="en-GB"/>
        </w:rPr>
        <w:t>: Annual costs and budget impact in base case analysis</w:t>
      </w:r>
    </w:p>
    <w:tbl>
      <w:tblPr>
        <w:tblW w:w="9041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256"/>
        <w:gridCol w:w="1130"/>
        <w:gridCol w:w="1129"/>
        <w:gridCol w:w="1129"/>
        <w:gridCol w:w="1129"/>
        <w:gridCol w:w="1129"/>
        <w:gridCol w:w="1139"/>
      </w:tblGrid>
      <w:tr w:rsidR="00EA7B19" w:rsidRPr="006E1370" w14:paraId="323E8551" w14:textId="77777777" w:rsidTr="00A578A7">
        <w:trPr>
          <w:trHeight w:val="291"/>
        </w:trPr>
        <w:tc>
          <w:tcPr>
            <w:tcW w:w="2256" w:type="dxa"/>
            <w:tcBorders>
              <w:top w:val="single" w:sz="6" w:space="0" w:color="000000"/>
              <w:left w:val="single" w:sz="8" w:space="0" w:color="FFFFFF"/>
              <w:bottom w:val="single" w:sz="6" w:space="0" w:color="000000"/>
              <w:right w:val="single" w:sz="8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27ACE4D3" w14:textId="7F582653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Base case analysis </w:t>
            </w:r>
            <w:r w:rsidR="004D5949"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(Costs in 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€</w:t>
            </w:r>
            <w:r w:rsidR="004D5949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)</w:t>
            </w:r>
          </w:p>
        </w:tc>
        <w:tc>
          <w:tcPr>
            <w:tcW w:w="1130" w:type="dxa"/>
            <w:tcBorders>
              <w:top w:val="single" w:sz="6" w:space="0" w:color="000000"/>
              <w:left w:val="single" w:sz="8" w:space="0" w:color="FFFFFF"/>
              <w:bottom w:val="single" w:sz="6" w:space="0" w:color="000000"/>
              <w:right w:val="single" w:sz="8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2ED33A4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0</w:t>
            </w:r>
          </w:p>
        </w:tc>
        <w:tc>
          <w:tcPr>
            <w:tcW w:w="1129" w:type="dxa"/>
            <w:tcBorders>
              <w:top w:val="single" w:sz="6" w:space="0" w:color="000000"/>
              <w:left w:val="single" w:sz="8" w:space="0" w:color="FFFFFF"/>
              <w:bottom w:val="single" w:sz="6" w:space="0" w:color="000000"/>
              <w:right w:val="single" w:sz="8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786FCEDE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1</w:t>
            </w:r>
          </w:p>
        </w:tc>
        <w:tc>
          <w:tcPr>
            <w:tcW w:w="1129" w:type="dxa"/>
            <w:tcBorders>
              <w:top w:val="single" w:sz="6" w:space="0" w:color="000000"/>
              <w:left w:val="single" w:sz="8" w:space="0" w:color="FFFFFF"/>
              <w:bottom w:val="single" w:sz="6" w:space="0" w:color="000000"/>
              <w:right w:val="single" w:sz="8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74601E5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2</w:t>
            </w:r>
          </w:p>
        </w:tc>
        <w:tc>
          <w:tcPr>
            <w:tcW w:w="1129" w:type="dxa"/>
            <w:tcBorders>
              <w:top w:val="single" w:sz="6" w:space="0" w:color="000000"/>
              <w:left w:val="single" w:sz="8" w:space="0" w:color="FFFFFF"/>
              <w:bottom w:val="single" w:sz="6" w:space="0" w:color="000000"/>
              <w:right w:val="single" w:sz="8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267A08F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3</w:t>
            </w:r>
          </w:p>
        </w:tc>
        <w:tc>
          <w:tcPr>
            <w:tcW w:w="1129" w:type="dxa"/>
            <w:tcBorders>
              <w:top w:val="single" w:sz="6" w:space="0" w:color="000000"/>
              <w:left w:val="single" w:sz="8" w:space="0" w:color="FFFFFF"/>
              <w:bottom w:val="single" w:sz="6" w:space="0" w:color="000000"/>
              <w:right w:val="single" w:sz="8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32B5C4B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4</w:t>
            </w:r>
          </w:p>
        </w:tc>
        <w:tc>
          <w:tcPr>
            <w:tcW w:w="1139" w:type="dxa"/>
            <w:tcBorders>
              <w:top w:val="single" w:sz="6" w:space="0" w:color="000000"/>
              <w:left w:val="single" w:sz="8" w:space="0" w:color="FFFFFF"/>
              <w:bottom w:val="single" w:sz="6" w:space="0" w:color="000000"/>
              <w:right w:val="single" w:sz="8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02487F0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5</w:t>
            </w:r>
          </w:p>
        </w:tc>
      </w:tr>
      <w:tr w:rsidR="00EA7B19" w:rsidRPr="006E1370" w14:paraId="7A8582FA" w14:textId="77777777" w:rsidTr="00A15D35">
        <w:trPr>
          <w:trHeight w:val="242"/>
        </w:trPr>
        <w:tc>
          <w:tcPr>
            <w:tcW w:w="9041" w:type="dxa"/>
            <w:gridSpan w:val="7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E7E6E6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238D305F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Minimum Population</w:t>
            </w:r>
          </w:p>
        </w:tc>
      </w:tr>
      <w:tr w:rsidR="00EA7B19" w:rsidRPr="006E1370" w14:paraId="3BD0D12F" w14:textId="77777777" w:rsidTr="00A578A7">
        <w:trPr>
          <w:trHeight w:val="355"/>
        </w:trPr>
        <w:tc>
          <w:tcPr>
            <w:tcW w:w="2256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6EFEA22F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osts without CAR-T</w:t>
            </w:r>
          </w:p>
        </w:tc>
        <w:tc>
          <w:tcPr>
            <w:tcW w:w="1130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A0DE8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4,304,512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85F22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5,147,872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A8A256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6,047,456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6865A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6,890,816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0FA7A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7,846,624</w:t>
            </w:r>
          </w:p>
        </w:tc>
        <w:tc>
          <w:tcPr>
            <w:tcW w:w="1139" w:type="dxa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9FAD86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8,746,208</w:t>
            </w:r>
          </w:p>
        </w:tc>
      </w:tr>
      <w:tr w:rsidR="00EA7B19" w:rsidRPr="006E1370" w14:paraId="6BF3B452" w14:textId="77777777" w:rsidTr="00A578A7">
        <w:trPr>
          <w:trHeight w:val="355"/>
        </w:trPr>
        <w:tc>
          <w:tcPr>
            <w:tcW w:w="225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54F5DA4E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osts with CAR-T</w:t>
            </w:r>
          </w:p>
        </w:tc>
        <w:tc>
          <w:tcPr>
            <w:tcW w:w="113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C4C13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3,724,075</w:t>
            </w:r>
          </w:p>
        </w:tc>
        <w:tc>
          <w:tcPr>
            <w:tcW w:w="11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34735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4,556,892</w:t>
            </w:r>
          </w:p>
        </w:tc>
        <w:tc>
          <w:tcPr>
            <w:tcW w:w="11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3A3BF4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8,031,471</w:t>
            </w:r>
          </w:p>
        </w:tc>
        <w:tc>
          <w:tcPr>
            <w:tcW w:w="11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1AEE02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24,527,498</w:t>
            </w:r>
          </w:p>
        </w:tc>
        <w:tc>
          <w:tcPr>
            <w:tcW w:w="11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29B1F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45,286,245</w:t>
            </w:r>
          </w:p>
        </w:tc>
        <w:tc>
          <w:tcPr>
            <w:tcW w:w="113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9E537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70,850,305</w:t>
            </w:r>
          </w:p>
        </w:tc>
      </w:tr>
      <w:tr w:rsidR="00EA7B19" w:rsidRPr="006E1370" w14:paraId="421E649A" w14:textId="77777777" w:rsidTr="00A578A7">
        <w:trPr>
          <w:trHeight w:val="355"/>
        </w:trPr>
        <w:tc>
          <w:tcPr>
            <w:tcW w:w="2256" w:type="dxa"/>
            <w:tcBorders>
              <w:top w:val="single" w:sz="8" w:space="0" w:color="FFFFFF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7F59964F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Budget Impact</w:t>
            </w:r>
          </w:p>
        </w:tc>
        <w:tc>
          <w:tcPr>
            <w:tcW w:w="1130" w:type="dxa"/>
            <w:tcBorders>
              <w:top w:val="single" w:sz="8" w:space="0" w:color="FFFFFF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E863E4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9,419,562</w:t>
            </w:r>
          </w:p>
        </w:tc>
        <w:tc>
          <w:tcPr>
            <w:tcW w:w="1129" w:type="dxa"/>
            <w:tcBorders>
              <w:top w:val="single" w:sz="8" w:space="0" w:color="FFFFFF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4CD9C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9,409,020</w:t>
            </w:r>
          </w:p>
        </w:tc>
        <w:tc>
          <w:tcPr>
            <w:tcW w:w="1129" w:type="dxa"/>
            <w:tcBorders>
              <w:top w:val="single" w:sz="8" w:space="0" w:color="FFFFFF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4C5B4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1,984,015</w:t>
            </w:r>
          </w:p>
        </w:tc>
        <w:tc>
          <w:tcPr>
            <w:tcW w:w="1129" w:type="dxa"/>
            <w:tcBorders>
              <w:top w:val="single" w:sz="8" w:space="0" w:color="FFFFFF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556E8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7,636,682</w:t>
            </w:r>
          </w:p>
        </w:tc>
        <w:tc>
          <w:tcPr>
            <w:tcW w:w="1129" w:type="dxa"/>
            <w:tcBorders>
              <w:top w:val="single" w:sz="8" w:space="0" w:color="FFFFFF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7F224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97,439,621</w:t>
            </w:r>
          </w:p>
        </w:tc>
        <w:tc>
          <w:tcPr>
            <w:tcW w:w="1139" w:type="dxa"/>
            <w:tcBorders>
              <w:top w:val="single" w:sz="8" w:space="0" w:color="FFFFFF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534F85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22,104,097</w:t>
            </w:r>
          </w:p>
        </w:tc>
      </w:tr>
      <w:tr w:rsidR="00EA7B19" w:rsidRPr="006E1370" w14:paraId="456667D7" w14:textId="77777777" w:rsidTr="00A578A7">
        <w:trPr>
          <w:trHeight w:val="355"/>
        </w:trPr>
        <w:tc>
          <w:tcPr>
            <w:tcW w:w="2256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23064622" w14:textId="7B648C7B" w:rsidR="00943183" w:rsidRPr="006E1370" w:rsidRDefault="00371AFD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umulative b</w:t>
            </w:r>
            <w:r w:rsidR="00437DAE"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udget impact </w:t>
            </w:r>
          </w:p>
        </w:tc>
        <w:tc>
          <w:tcPr>
            <w:tcW w:w="1130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BD463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447,992,998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3A9659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A6B849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F8AE59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456068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3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90219D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1B37A536" w14:textId="77777777" w:rsidTr="00A15D35">
        <w:trPr>
          <w:trHeight w:val="274"/>
        </w:trPr>
        <w:tc>
          <w:tcPr>
            <w:tcW w:w="904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04AA7ADA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Maximum Population</w:t>
            </w:r>
          </w:p>
        </w:tc>
      </w:tr>
      <w:tr w:rsidR="00EA7B19" w:rsidRPr="006E1370" w14:paraId="3968A987" w14:textId="77777777" w:rsidTr="00A578A7">
        <w:trPr>
          <w:trHeight w:val="355"/>
        </w:trPr>
        <w:tc>
          <w:tcPr>
            <w:tcW w:w="2256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40C9BBF1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osts without CAR-T</w:t>
            </w:r>
          </w:p>
        </w:tc>
        <w:tc>
          <w:tcPr>
            <w:tcW w:w="1130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3BF6A7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0,047,232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721FF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1,284,160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4007A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2,464,864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72D78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3,701,792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C43169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4,938,720</w:t>
            </w:r>
          </w:p>
        </w:tc>
        <w:tc>
          <w:tcPr>
            <w:tcW w:w="113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A86648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6,175,648</w:t>
            </w:r>
          </w:p>
        </w:tc>
      </w:tr>
      <w:tr w:rsidR="00EA7B19" w:rsidRPr="006E1370" w14:paraId="67500F0B" w14:textId="77777777" w:rsidTr="00A578A7">
        <w:trPr>
          <w:trHeight w:val="355"/>
        </w:trPr>
        <w:tc>
          <w:tcPr>
            <w:tcW w:w="2256" w:type="dxa"/>
            <w:tcBorders>
              <w:top w:val="nil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7F3C83EB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osts with CAR-T</w:t>
            </w:r>
          </w:p>
        </w:tc>
        <w:tc>
          <w:tcPr>
            <w:tcW w:w="1130" w:type="dxa"/>
            <w:tcBorders>
              <w:top w:val="nil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9DD37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13,473,746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C586A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28,352,443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CC282F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46,548,186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2E79C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9,172,249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03887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97,186,385</w:t>
            </w:r>
          </w:p>
        </w:tc>
        <w:tc>
          <w:tcPr>
            <w:tcW w:w="1139" w:type="dxa"/>
            <w:tcBorders>
              <w:top w:val="nil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95F7C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31,938,649</w:t>
            </w:r>
          </w:p>
        </w:tc>
      </w:tr>
      <w:tr w:rsidR="00EA7B19" w:rsidRPr="006E1370" w14:paraId="2408F1BE" w14:textId="77777777" w:rsidTr="00A578A7">
        <w:trPr>
          <w:trHeight w:val="355"/>
        </w:trPr>
        <w:tc>
          <w:tcPr>
            <w:tcW w:w="2256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055E1335" w14:textId="77777777" w:rsidR="00943183" w:rsidRPr="006E1370" w:rsidRDefault="00437DAE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Budget Impact</w:t>
            </w:r>
          </w:p>
        </w:tc>
        <w:tc>
          <w:tcPr>
            <w:tcW w:w="1130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13958D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3,426,514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5CE5AA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7,068,283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E38161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4,083,322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E718D0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5,470,457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AFD4B4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32,247,665</w:t>
            </w:r>
          </w:p>
        </w:tc>
        <w:tc>
          <w:tcPr>
            <w:tcW w:w="113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7FE1DE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5,763,001</w:t>
            </w:r>
          </w:p>
        </w:tc>
      </w:tr>
      <w:tr w:rsidR="00EA7B19" w:rsidRPr="006E1370" w14:paraId="4609DFFE" w14:textId="77777777" w:rsidTr="004D5949">
        <w:trPr>
          <w:trHeight w:val="355"/>
        </w:trPr>
        <w:tc>
          <w:tcPr>
            <w:tcW w:w="2256" w:type="dxa"/>
            <w:tcBorders>
              <w:top w:val="nil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14:paraId="062ED5AD" w14:textId="7B17D6BB" w:rsidR="00943183" w:rsidRPr="006E1370" w:rsidRDefault="00371AFD" w:rsidP="00A15D35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umulative b</w:t>
            </w:r>
            <w:r w:rsidR="00437DAE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udget impact</w:t>
            </w:r>
          </w:p>
        </w:tc>
        <w:tc>
          <w:tcPr>
            <w:tcW w:w="1130" w:type="dxa"/>
            <w:tcBorders>
              <w:top w:val="nil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C8048B" w14:textId="77777777" w:rsidR="00943183" w:rsidRPr="006E1370" w:rsidRDefault="00437DAE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08,059,242</w:t>
            </w: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633944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98A757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5892F1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09F553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39" w:type="dxa"/>
            <w:tcBorders>
              <w:top w:val="nil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155FD2" w14:textId="77777777" w:rsidR="00943183" w:rsidRPr="006E1370" w:rsidRDefault="00943183" w:rsidP="00A15D35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464D0EE4" w14:textId="77777777" w:rsidTr="004D5949">
        <w:trPr>
          <w:trHeight w:val="355"/>
        </w:trPr>
        <w:tc>
          <w:tcPr>
            <w:tcW w:w="225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</w:tcPr>
          <w:p w14:paraId="25A5C4A6" w14:textId="400E32BE" w:rsidR="004D5949" w:rsidRPr="006E1370" w:rsidRDefault="00437DAE" w:rsidP="004D594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Scenario analysis (Costs in €)</w:t>
            </w:r>
          </w:p>
        </w:tc>
        <w:tc>
          <w:tcPr>
            <w:tcW w:w="11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375E8D2" w14:textId="637F853F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0</w:t>
            </w: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D71BC4C" w14:textId="2E27A58B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1</w:t>
            </w: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F517AB0" w14:textId="42068F4D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2</w:t>
            </w: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3DC8BEE" w14:textId="10B45398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3</w:t>
            </w: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EF0E2B5" w14:textId="70F7A0CB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4</w:t>
            </w:r>
          </w:p>
        </w:tc>
        <w:tc>
          <w:tcPr>
            <w:tcW w:w="11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A360AE7" w14:textId="66E07CE3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year 5</w:t>
            </w:r>
          </w:p>
        </w:tc>
      </w:tr>
      <w:tr w:rsidR="00EA7B19" w:rsidRPr="006E1370" w14:paraId="3513BDE5" w14:textId="77777777" w:rsidTr="004D5949">
        <w:trPr>
          <w:trHeight w:val="355"/>
        </w:trPr>
        <w:tc>
          <w:tcPr>
            <w:tcW w:w="2256" w:type="dxa"/>
            <w:tcBorders>
              <w:top w:val="single" w:sz="4" w:space="0" w:color="auto"/>
              <w:bottom w:val="nil"/>
            </w:tcBorders>
            <w:shd w:val="clear" w:color="auto" w:fill="E7E6E6" w:themeFill="background2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</w:tcPr>
          <w:p w14:paraId="5153A5C1" w14:textId="48D0AA5F" w:rsidR="004D5949" w:rsidRPr="006E1370" w:rsidRDefault="00437DAE" w:rsidP="004D594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Minimum Population</w:t>
            </w:r>
          </w:p>
        </w:tc>
        <w:tc>
          <w:tcPr>
            <w:tcW w:w="1130" w:type="dxa"/>
            <w:tcBorders>
              <w:top w:val="single" w:sz="4" w:space="0" w:color="auto"/>
              <w:bottom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10AAE30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1C92F71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E2DF13E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38CC6A4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AD69CF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39" w:type="dxa"/>
            <w:tcBorders>
              <w:top w:val="single" w:sz="4" w:space="0" w:color="auto"/>
              <w:bottom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9C0D0B7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053A0A3B" w14:textId="77777777" w:rsidTr="004D5949">
        <w:trPr>
          <w:trHeight w:val="355"/>
        </w:trPr>
        <w:tc>
          <w:tcPr>
            <w:tcW w:w="2256" w:type="dxa"/>
            <w:tcBorders>
              <w:top w:val="nil"/>
              <w:bottom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</w:tcPr>
          <w:p w14:paraId="768F1C0D" w14:textId="495D1A7D" w:rsidR="004D5949" w:rsidRPr="006E1370" w:rsidRDefault="00437DAE" w:rsidP="004D594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osts without CAR-T</w:t>
            </w:r>
          </w:p>
        </w:tc>
        <w:tc>
          <w:tcPr>
            <w:tcW w:w="1130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B340778" w14:textId="13CE03CE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6,877,250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60F8466" w14:textId="6174B9DE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8,040,750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C5715FE" w14:textId="560B7727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59,204,250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3F3A26B" w14:textId="10E6F687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0,278,250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4AAA0FE" w14:textId="078C46FA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1,486,500</w:t>
            </w:r>
          </w:p>
        </w:tc>
        <w:tc>
          <w:tcPr>
            <w:tcW w:w="113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EED3A4" w14:textId="2B8BA58F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2,605,250</w:t>
            </w:r>
          </w:p>
        </w:tc>
      </w:tr>
      <w:tr w:rsidR="00EA7B19" w:rsidRPr="006E1370" w14:paraId="6146A827" w14:textId="77777777" w:rsidTr="004D5949">
        <w:trPr>
          <w:trHeight w:val="355"/>
        </w:trPr>
        <w:tc>
          <w:tcPr>
            <w:tcW w:w="2256" w:type="dxa"/>
            <w:tcBorders>
              <w:top w:val="nil"/>
              <w:bottom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</w:tcPr>
          <w:p w14:paraId="55A7AF15" w14:textId="54146192" w:rsidR="004D5949" w:rsidRPr="006E1370" w:rsidRDefault="00437DAE" w:rsidP="004D594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osts with CAR-T</w:t>
            </w:r>
          </w:p>
        </w:tc>
        <w:tc>
          <w:tcPr>
            <w:tcW w:w="1130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F49E29" w14:textId="2CF0091D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22,865,073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F644317" w14:textId="0F9A66AB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40,866,111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46EAC08" w14:textId="31616C63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3,121,661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4CAB7A6" w14:textId="0187E9A3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90,415,367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FF4482C" w14:textId="561AB342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24,763,657</w:t>
            </w:r>
          </w:p>
        </w:tc>
        <w:tc>
          <w:tcPr>
            <w:tcW w:w="113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981BD43" w14:textId="595BC8C9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67,090,281</w:t>
            </w:r>
          </w:p>
        </w:tc>
      </w:tr>
      <w:tr w:rsidR="00EA7B19" w:rsidRPr="006E1370" w14:paraId="630A7811" w14:textId="77777777" w:rsidTr="004D5949">
        <w:trPr>
          <w:trHeight w:val="355"/>
        </w:trPr>
        <w:tc>
          <w:tcPr>
            <w:tcW w:w="2256" w:type="dxa"/>
            <w:tcBorders>
              <w:top w:val="nil"/>
              <w:bottom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</w:tcPr>
          <w:p w14:paraId="1300C4EA" w14:textId="5AD80965" w:rsidR="004D5949" w:rsidRPr="006E1370" w:rsidRDefault="00437DAE" w:rsidP="004D594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Budget Impact </w:t>
            </w:r>
          </w:p>
        </w:tc>
        <w:tc>
          <w:tcPr>
            <w:tcW w:w="1130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8F0DB1" w14:textId="2CED5A1C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65,987,823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E0CFA1E" w14:textId="28A6A5A9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2,825,361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2E4414A" w14:textId="1C2E14CC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03,917,411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9A99F67" w14:textId="2EE085C4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30,137,117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B55255C" w14:textId="767877C2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3,277,157</w:t>
            </w:r>
          </w:p>
        </w:tc>
        <w:tc>
          <w:tcPr>
            <w:tcW w:w="113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870652" w14:textId="0697393A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04,485,031</w:t>
            </w:r>
          </w:p>
        </w:tc>
      </w:tr>
      <w:tr w:rsidR="00EA7B19" w:rsidRPr="006E1370" w14:paraId="19927063" w14:textId="77777777" w:rsidTr="004D5949">
        <w:trPr>
          <w:trHeight w:val="355"/>
        </w:trPr>
        <w:tc>
          <w:tcPr>
            <w:tcW w:w="2256" w:type="dxa"/>
            <w:tcBorders>
              <w:top w:val="nil"/>
              <w:bottom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</w:tcPr>
          <w:p w14:paraId="1E8970F7" w14:textId="78F6E002" w:rsidR="004D5949" w:rsidRPr="006E1370" w:rsidRDefault="00371AFD" w:rsidP="004D594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umulative b</w:t>
            </w:r>
            <w:r w:rsidR="00437DAE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udget impact</w:t>
            </w:r>
          </w:p>
        </w:tc>
        <w:tc>
          <w:tcPr>
            <w:tcW w:w="1130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9BF882D" w14:textId="257428A1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50,629,900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3D7F505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EDFB660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76480DB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5B00E54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3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E226BE8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1A29C7EB" w14:textId="77777777" w:rsidTr="004D5949">
        <w:trPr>
          <w:trHeight w:val="355"/>
        </w:trPr>
        <w:tc>
          <w:tcPr>
            <w:tcW w:w="2256" w:type="dxa"/>
            <w:tcBorders>
              <w:top w:val="nil"/>
              <w:bottom w:val="nil"/>
            </w:tcBorders>
            <w:shd w:val="clear" w:color="auto" w:fill="E7E6E6" w:themeFill="background2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</w:tcPr>
          <w:p w14:paraId="2FD6E329" w14:textId="7DB35248" w:rsidR="004D5949" w:rsidRPr="006E1370" w:rsidRDefault="00437DAE" w:rsidP="004D594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b/>
                <w:bCs/>
                <w:sz w:val="16"/>
                <w:szCs w:val="16"/>
                <w:lang w:val="en-GB"/>
              </w:rPr>
              <w:t>Maximum Population</w:t>
            </w:r>
          </w:p>
        </w:tc>
        <w:tc>
          <w:tcPr>
            <w:tcW w:w="1130" w:type="dxa"/>
            <w:tcBorders>
              <w:top w:val="nil"/>
              <w:bottom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1D575E2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5183EB6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2A9D44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3E008AD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4B9BFEC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39" w:type="dxa"/>
            <w:tcBorders>
              <w:top w:val="nil"/>
              <w:bottom w:val="nil"/>
            </w:tcBorders>
            <w:shd w:val="clear" w:color="auto" w:fill="E7E6E6" w:themeFill="background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50489DE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2FD9A224" w14:textId="77777777" w:rsidTr="004D5949">
        <w:trPr>
          <w:trHeight w:val="355"/>
        </w:trPr>
        <w:tc>
          <w:tcPr>
            <w:tcW w:w="2256" w:type="dxa"/>
            <w:tcBorders>
              <w:top w:val="nil"/>
              <w:bottom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</w:tcPr>
          <w:p w14:paraId="6E3EF86F" w14:textId="5D672652" w:rsidR="004D5949" w:rsidRPr="006E1370" w:rsidRDefault="00437DAE" w:rsidP="004D594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osts without CAR-T</w:t>
            </w:r>
          </w:p>
        </w:tc>
        <w:tc>
          <w:tcPr>
            <w:tcW w:w="1130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0CDB1C4" w14:textId="5935FF57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7,193,750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E294DFE" w14:textId="0791877F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78,760,000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A20668" w14:textId="7507D346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0,326,250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FDC8FD4" w14:textId="484110DA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1,847,750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B86C63B" w14:textId="03304EBF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3,458,750</w:t>
            </w:r>
          </w:p>
        </w:tc>
        <w:tc>
          <w:tcPr>
            <w:tcW w:w="113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C6F95FC" w14:textId="6F4996CD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4,980,250</w:t>
            </w:r>
          </w:p>
        </w:tc>
      </w:tr>
      <w:tr w:rsidR="00EA7B19" w:rsidRPr="006E1370" w14:paraId="56345DC8" w14:textId="77777777" w:rsidTr="004D5949">
        <w:trPr>
          <w:trHeight w:val="355"/>
        </w:trPr>
        <w:tc>
          <w:tcPr>
            <w:tcW w:w="2256" w:type="dxa"/>
            <w:tcBorders>
              <w:top w:val="nil"/>
              <w:bottom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</w:tcPr>
          <w:p w14:paraId="0B3B9EE8" w14:textId="034D7CB3" w:rsidR="004D5949" w:rsidRPr="006E1370" w:rsidRDefault="00437DAE" w:rsidP="004D594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osts with CAR-T</w:t>
            </w:r>
          </w:p>
        </w:tc>
        <w:tc>
          <w:tcPr>
            <w:tcW w:w="1130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94BF3F0" w14:textId="4EB599C6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66,752,361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DA06DE" w14:textId="27D91AFE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91,152,163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44653D4" w14:textId="4EED3AD8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21,317,749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90ADC68" w14:textId="7DF74FA0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58,552,120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0B66D4E" w14:textId="13B6A131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05,083,129</w:t>
            </w:r>
          </w:p>
        </w:tc>
        <w:tc>
          <w:tcPr>
            <w:tcW w:w="113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18C15FC" w14:textId="60529636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362,547,851</w:t>
            </w:r>
          </w:p>
        </w:tc>
      </w:tr>
      <w:tr w:rsidR="00EA7B19" w:rsidRPr="006E1370" w14:paraId="34BC69B1" w14:textId="77777777" w:rsidTr="004D5949">
        <w:trPr>
          <w:trHeight w:val="355"/>
        </w:trPr>
        <w:tc>
          <w:tcPr>
            <w:tcW w:w="2256" w:type="dxa"/>
            <w:tcBorders>
              <w:top w:val="nil"/>
              <w:bottom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</w:tcPr>
          <w:p w14:paraId="4700A5FA" w14:textId="7AF8F442" w:rsidR="004D5949" w:rsidRPr="006E1370" w:rsidRDefault="00437DAE" w:rsidP="004D594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Budget Impact</w:t>
            </w:r>
          </w:p>
        </w:tc>
        <w:tc>
          <w:tcPr>
            <w:tcW w:w="1130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EEC3E5C" w14:textId="3BBF7586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89,558,611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82147C2" w14:textId="3B0C5EBC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12,392,163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FCAAC87" w14:textId="649B2FF5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40,991,499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D4982B8" w14:textId="308BA5CB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76,704,370</w:t>
            </w:r>
          </w:p>
        </w:tc>
        <w:tc>
          <w:tcPr>
            <w:tcW w:w="112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828B837" w14:textId="786423C6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21,624,379</w:t>
            </w:r>
          </w:p>
        </w:tc>
        <w:tc>
          <w:tcPr>
            <w:tcW w:w="1139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D2FFAFB" w14:textId="34BD6AA0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277,567,601</w:t>
            </w:r>
          </w:p>
        </w:tc>
      </w:tr>
      <w:tr w:rsidR="00EA7B19" w:rsidRPr="006E1370" w14:paraId="3CC53785" w14:textId="77777777" w:rsidTr="004D5949">
        <w:trPr>
          <w:trHeight w:val="355"/>
        </w:trPr>
        <w:tc>
          <w:tcPr>
            <w:tcW w:w="2256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</w:tcPr>
          <w:p w14:paraId="4AB817CF" w14:textId="432A3350" w:rsidR="004D5949" w:rsidRPr="006E1370" w:rsidRDefault="00371AFD" w:rsidP="004D594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umulative b</w:t>
            </w:r>
            <w:r w:rsidR="00437DAE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udget impact</w:t>
            </w:r>
          </w:p>
        </w:tc>
        <w:tc>
          <w:tcPr>
            <w:tcW w:w="1130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3764BA6" w14:textId="29F18570" w:rsidR="004D5949" w:rsidRPr="006E1370" w:rsidRDefault="00437DAE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1,018,838,624</w:t>
            </w:r>
          </w:p>
        </w:tc>
        <w:tc>
          <w:tcPr>
            <w:tcW w:w="1129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C40E4EA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9AB509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1FCD71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1196A93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39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71A7347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  <w:tr w:rsidR="00EA7B19" w:rsidRPr="006E1370" w14:paraId="375B24A7" w14:textId="77777777" w:rsidTr="004D5949">
        <w:trPr>
          <w:trHeight w:val="355"/>
        </w:trPr>
        <w:tc>
          <w:tcPr>
            <w:tcW w:w="225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</w:tcPr>
          <w:p w14:paraId="6CB9C916" w14:textId="25EDD616" w:rsidR="004D5949" w:rsidRPr="006E1370" w:rsidRDefault="00437DAE" w:rsidP="004D5949">
            <w:pPr>
              <w:rPr>
                <w:rFonts w:asciiTheme="minorHAnsi" w:hAnsiTheme="minorHAnsi"/>
                <w:sz w:val="16"/>
                <w:szCs w:val="16"/>
                <w:lang w:val="en-GB"/>
              </w:rPr>
            </w:pP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AR</w:t>
            </w:r>
            <w:r w:rsidR="00805743">
              <w:rPr>
                <w:rFonts w:asciiTheme="minorHAnsi" w:hAnsiTheme="minorHAnsi"/>
                <w:sz w:val="16"/>
                <w:szCs w:val="16"/>
                <w:lang w:val="en-GB"/>
              </w:rPr>
              <w:t xml:space="preserve">, </w:t>
            </w:r>
            <w:r w:rsidR="00371AFD" w:rsidRPr="006E1370">
              <w:rPr>
                <w:rFonts w:asciiTheme="minorHAnsi" w:hAnsiTheme="minorHAnsi"/>
                <w:sz w:val="16"/>
                <w:szCs w:val="16"/>
                <w:lang w:val="en-GB"/>
              </w:rPr>
              <w:t>c</w:t>
            </w:r>
            <w:r w:rsidRPr="006E1370">
              <w:rPr>
                <w:rFonts w:asciiTheme="minorHAnsi" w:hAnsiTheme="minorHAnsi"/>
                <w:sz w:val="16"/>
                <w:szCs w:val="16"/>
                <w:lang w:val="en-GB"/>
              </w:rPr>
              <w:t>himeric antigen receptor</w:t>
            </w:r>
          </w:p>
        </w:tc>
        <w:tc>
          <w:tcPr>
            <w:tcW w:w="11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E644283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585642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2F2046E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9A0E3BA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C4D2279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  <w:tc>
          <w:tcPr>
            <w:tcW w:w="11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63055DE" w14:textId="77777777" w:rsidR="004D5949" w:rsidRPr="006E1370" w:rsidRDefault="004D5949" w:rsidP="004D5949">
            <w:pPr>
              <w:jc w:val="center"/>
              <w:rPr>
                <w:rFonts w:asciiTheme="minorHAnsi" w:hAnsiTheme="minorHAnsi"/>
                <w:sz w:val="16"/>
                <w:szCs w:val="16"/>
                <w:lang w:val="en-GB"/>
              </w:rPr>
            </w:pPr>
          </w:p>
        </w:tc>
      </w:tr>
    </w:tbl>
    <w:p w14:paraId="774C9AA5" w14:textId="77777777" w:rsidR="00943183" w:rsidRPr="006E1370" w:rsidRDefault="00943183" w:rsidP="00943183">
      <w:pPr>
        <w:rPr>
          <w:lang w:val="en-GB"/>
        </w:rPr>
      </w:pPr>
    </w:p>
    <w:p w14:paraId="50D59225" w14:textId="77777777" w:rsidR="00943183" w:rsidRPr="006E1370" w:rsidRDefault="00943183" w:rsidP="00943183">
      <w:pPr>
        <w:rPr>
          <w:lang w:val="en-GB"/>
        </w:rPr>
      </w:pPr>
    </w:p>
    <w:p w14:paraId="2262DA7A" w14:textId="77777777" w:rsidR="00943183" w:rsidRPr="006E1370" w:rsidRDefault="00943183" w:rsidP="00943183">
      <w:pPr>
        <w:rPr>
          <w:lang w:val="en-GB"/>
        </w:rPr>
      </w:pPr>
    </w:p>
    <w:p w14:paraId="448FE4B0" w14:textId="6DDD4AAE" w:rsidR="00AB471A" w:rsidRPr="006C0D9E" w:rsidRDefault="00AB471A" w:rsidP="006C0D9E">
      <w:pPr>
        <w:rPr>
          <w:lang w:val="en-GB"/>
        </w:rPr>
      </w:pPr>
    </w:p>
    <w:sectPr w:rsidR="00AB471A" w:rsidRPr="006C0D9E" w:rsidSect="00504984">
      <w:footerReference w:type="default" r:id="rId8"/>
      <w:type w:val="continuous"/>
      <w:pgSz w:w="11900" w:h="16840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1B336F" w14:textId="77777777" w:rsidR="005B6707" w:rsidRDefault="005B6707">
      <w:r>
        <w:separator/>
      </w:r>
    </w:p>
  </w:endnote>
  <w:endnote w:type="continuationSeparator" w:id="0">
    <w:p w14:paraId="7544CA2C" w14:textId="77777777" w:rsidR="005B6707" w:rsidRDefault="005B670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Seitenzahl"/>
        <w:lang w:val="en-GB"/>
      </w:rPr>
      <w:id w:val="2040383426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6594EBA3" w14:textId="0F80D842" w:rsidR="005E5546" w:rsidRPr="006E1370" w:rsidRDefault="005E5546" w:rsidP="00D93B42">
        <w:pPr>
          <w:pStyle w:val="Fuzeile"/>
          <w:framePr w:wrap="none" w:vAnchor="text" w:hAnchor="margin" w:xAlign="center" w:y="1"/>
          <w:jc w:val="center"/>
          <w:rPr>
            <w:rStyle w:val="Seitenzahl"/>
            <w:lang w:val="en-GB"/>
          </w:rPr>
        </w:pPr>
        <w:r w:rsidRPr="006E1370">
          <w:rPr>
            <w:rStyle w:val="Seitenzahl"/>
            <w:lang w:val="en-GB"/>
          </w:rPr>
          <w:fldChar w:fldCharType="begin"/>
        </w:r>
        <w:r w:rsidRPr="006E1370">
          <w:rPr>
            <w:rStyle w:val="Seitenzahl"/>
            <w:lang w:val="en-GB"/>
          </w:rPr>
          <w:instrText xml:space="preserve"> PAGE </w:instrText>
        </w:r>
        <w:r w:rsidRPr="006E1370">
          <w:rPr>
            <w:rStyle w:val="Seitenzahl"/>
            <w:lang w:val="en-GB"/>
          </w:rPr>
          <w:fldChar w:fldCharType="separate"/>
        </w:r>
        <w:r w:rsidR="0055237F">
          <w:rPr>
            <w:rStyle w:val="Seitenzahl"/>
            <w:noProof/>
            <w:lang w:val="en-GB"/>
          </w:rPr>
          <w:t>14</w:t>
        </w:r>
        <w:r w:rsidRPr="006E1370">
          <w:rPr>
            <w:rStyle w:val="Seitenzahl"/>
            <w:lang w:val="en-GB"/>
          </w:rPr>
          <w:fldChar w:fldCharType="end"/>
        </w:r>
      </w:p>
    </w:sdtContent>
  </w:sdt>
  <w:p w14:paraId="1D20AB27" w14:textId="77777777" w:rsidR="005E5546" w:rsidRPr="006E1370" w:rsidRDefault="005E5546" w:rsidP="00764253">
    <w:pPr>
      <w:pStyle w:val="Fuzeile"/>
      <w:framePr w:wrap="none" w:vAnchor="text" w:hAnchor="margin" w:xAlign="center" w:y="1"/>
      <w:rPr>
        <w:rStyle w:val="Seitenzahl"/>
        <w:lang w:val="en-GB"/>
      </w:rPr>
    </w:pPr>
  </w:p>
  <w:p w14:paraId="0952AFF8" w14:textId="77777777" w:rsidR="005E5546" w:rsidRPr="006E1370" w:rsidRDefault="005E5546">
    <w:pPr>
      <w:pStyle w:val="Fuzeile"/>
      <w:rPr>
        <w:lang w:val="en-GB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32BD98B" w14:textId="77777777" w:rsidR="005B6707" w:rsidRDefault="005B6707">
      <w:r>
        <w:separator/>
      </w:r>
    </w:p>
  </w:footnote>
  <w:footnote w:type="continuationSeparator" w:id="0">
    <w:p w14:paraId="0CDA28BE" w14:textId="77777777" w:rsidR="005B6707" w:rsidRDefault="005B670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C8A4ECC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4A8B6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909A10C8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E8DCF8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5D8D75A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58E177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61A20A0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357E76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14E343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7D5CAE8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C7C093F"/>
    <w:multiLevelType w:val="multilevel"/>
    <w:tmpl w:val="0E08B5D0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color w:val="000000" w:themeColor="text1"/>
        <w:sz w:val="24"/>
        <w:szCs w:val="24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1" w15:restartNumberingAfterBreak="0">
    <w:nsid w:val="25B30691"/>
    <w:multiLevelType w:val="hybridMultilevel"/>
    <w:tmpl w:val="91F868D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AB43E40"/>
    <w:multiLevelType w:val="hybridMultilevel"/>
    <w:tmpl w:val="A906C5CC"/>
    <w:lvl w:ilvl="0" w:tplc="28E4306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521423B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CFB8709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7BC088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A14C4E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6B48353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B876013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7C6A02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B1CEE33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EA27234"/>
    <w:multiLevelType w:val="multilevel"/>
    <w:tmpl w:val="2138B6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lowerRoman"/>
      <w:lvlText w:val="%2."/>
      <w:lvlJc w:val="left"/>
      <w:pPr>
        <w:ind w:left="1800" w:hanging="720"/>
      </w:pPr>
      <w:rPr>
        <w:rFonts w:hint="default"/>
        <w:b w:val="0"/>
        <w:bCs w:val="0"/>
        <w:color w:val="000000" w:themeColor="text1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2"/>
  </w:num>
  <w:num w:numId="2">
    <w:abstractNumId w:val="13"/>
  </w:num>
  <w:num w:numId="3">
    <w:abstractNumId w:val="10"/>
  </w:num>
  <w:num w:numId="4">
    <w:abstractNumId w:val="9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8"/>
  </w:num>
  <w:num w:numId="10">
    <w:abstractNumId w:val="3"/>
  </w:num>
  <w:num w:numId="11">
    <w:abstractNumId w:val="2"/>
  </w:num>
  <w:num w:numId="12">
    <w:abstractNumId w:val="1"/>
  </w:num>
  <w:num w:numId="13">
    <w:abstractNumId w:val="0"/>
  </w:num>
  <w:num w:numId="14">
    <w:abstractNumId w:val="11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3"/>
  <w:removeDateAndTime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de-DE" w:vendorID="64" w:dllVersion="0" w:nlCheck="1" w:checkStyle="0"/>
  <w:activeWritingStyle w:appName="MSWord" w:lang="de-DE" w:vendorID="64" w:dllVersion="6" w:nlCheck="1" w:checkStyle="0"/>
  <w:activeWritingStyle w:appName="MSWord" w:lang="en-GB" w:vendorID="64" w:dllVersion="6" w:nlCheck="1" w:checkStyle="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lue in Heal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sffr90mt22xyeswtrpzd0r2ewrwwada9ev&quot;&gt;DLBCL&lt;record-ids&gt;&lt;item&gt;2&lt;/item&gt;&lt;item&gt;4&lt;/item&gt;&lt;item&gt;5&lt;/item&gt;&lt;item&gt;7&lt;/item&gt;&lt;item&gt;8&lt;/item&gt;&lt;item&gt;9&lt;/item&gt;&lt;item&gt;10&lt;/item&gt;&lt;item&gt;11&lt;/item&gt;&lt;item&gt;14&lt;/item&gt;&lt;item&gt;15&lt;/item&gt;&lt;item&gt;16&lt;/item&gt;&lt;item&gt;17&lt;/item&gt;&lt;item&gt;18&lt;/item&gt;&lt;item&gt;21&lt;/item&gt;&lt;item&gt;23&lt;/item&gt;&lt;item&gt;24&lt;/item&gt;&lt;item&gt;25&lt;/item&gt;&lt;item&gt;26&lt;/item&gt;&lt;item&gt;27&lt;/item&gt;&lt;item&gt;35&lt;/item&gt;&lt;item&gt;36&lt;/item&gt;&lt;item&gt;40&lt;/item&gt;&lt;item&gt;41&lt;/item&gt;&lt;item&gt;42&lt;/item&gt;&lt;item&gt;43&lt;/item&gt;&lt;item&gt;45&lt;/item&gt;&lt;item&gt;48&lt;/item&gt;&lt;item&gt;49&lt;/item&gt;&lt;item&gt;52&lt;/item&gt;&lt;item&gt;57&lt;/item&gt;&lt;item&gt;58&lt;/item&gt;&lt;item&gt;59&lt;/item&gt;&lt;item&gt;60&lt;/item&gt;&lt;item&gt;61&lt;/item&gt;&lt;item&gt;64&lt;/item&gt;&lt;item&gt;65&lt;/item&gt;&lt;item&gt;69&lt;/item&gt;&lt;item&gt;70&lt;/item&gt;&lt;item&gt;71&lt;/item&gt;&lt;item&gt;72&lt;/item&gt;&lt;item&gt;75&lt;/item&gt;&lt;item&gt;76&lt;/item&gt;&lt;item&gt;77&lt;/item&gt;&lt;item&gt;81&lt;/item&gt;&lt;item&gt;82&lt;/item&gt;&lt;/record-ids&gt;&lt;/item&gt;&lt;/Libraries&gt;"/>
  </w:docVars>
  <w:rsids>
    <w:rsidRoot w:val="001C70DC"/>
    <w:rsid w:val="00000316"/>
    <w:rsid w:val="00000A10"/>
    <w:rsid w:val="00000A98"/>
    <w:rsid w:val="00000ABE"/>
    <w:rsid w:val="00000E3E"/>
    <w:rsid w:val="00000F77"/>
    <w:rsid w:val="00001252"/>
    <w:rsid w:val="00001652"/>
    <w:rsid w:val="00001677"/>
    <w:rsid w:val="000017A4"/>
    <w:rsid w:val="00001A82"/>
    <w:rsid w:val="000020D0"/>
    <w:rsid w:val="00002AF9"/>
    <w:rsid w:val="000038EF"/>
    <w:rsid w:val="00003ADC"/>
    <w:rsid w:val="000041BD"/>
    <w:rsid w:val="00004EF3"/>
    <w:rsid w:val="00004FF6"/>
    <w:rsid w:val="000050A9"/>
    <w:rsid w:val="0000557C"/>
    <w:rsid w:val="00005E3E"/>
    <w:rsid w:val="00006500"/>
    <w:rsid w:val="00006568"/>
    <w:rsid w:val="000067DB"/>
    <w:rsid w:val="000068FB"/>
    <w:rsid w:val="00006FA6"/>
    <w:rsid w:val="00007228"/>
    <w:rsid w:val="000078CB"/>
    <w:rsid w:val="00007938"/>
    <w:rsid w:val="0001060D"/>
    <w:rsid w:val="000109C5"/>
    <w:rsid w:val="00010E25"/>
    <w:rsid w:val="00011088"/>
    <w:rsid w:val="00011788"/>
    <w:rsid w:val="000118F2"/>
    <w:rsid w:val="00011D48"/>
    <w:rsid w:val="00011D50"/>
    <w:rsid w:val="0001286B"/>
    <w:rsid w:val="00012988"/>
    <w:rsid w:val="00013025"/>
    <w:rsid w:val="0001331C"/>
    <w:rsid w:val="000134F2"/>
    <w:rsid w:val="00013D03"/>
    <w:rsid w:val="00013D65"/>
    <w:rsid w:val="000149AC"/>
    <w:rsid w:val="00014C56"/>
    <w:rsid w:val="00015276"/>
    <w:rsid w:val="000152A8"/>
    <w:rsid w:val="00015A9A"/>
    <w:rsid w:val="00016085"/>
    <w:rsid w:val="00016717"/>
    <w:rsid w:val="000167F0"/>
    <w:rsid w:val="00016B96"/>
    <w:rsid w:val="0001712D"/>
    <w:rsid w:val="00017417"/>
    <w:rsid w:val="00017986"/>
    <w:rsid w:val="00017AAB"/>
    <w:rsid w:val="00017ADE"/>
    <w:rsid w:val="00017CE4"/>
    <w:rsid w:val="000209FA"/>
    <w:rsid w:val="00020A7F"/>
    <w:rsid w:val="00020C3E"/>
    <w:rsid w:val="000213F9"/>
    <w:rsid w:val="00021444"/>
    <w:rsid w:val="00021861"/>
    <w:rsid w:val="00021BA8"/>
    <w:rsid w:val="00023638"/>
    <w:rsid w:val="00023944"/>
    <w:rsid w:val="00023B23"/>
    <w:rsid w:val="00023C2D"/>
    <w:rsid w:val="000241E7"/>
    <w:rsid w:val="000243AA"/>
    <w:rsid w:val="0002490A"/>
    <w:rsid w:val="00024C19"/>
    <w:rsid w:val="00024CE5"/>
    <w:rsid w:val="00025D46"/>
    <w:rsid w:val="00025FC0"/>
    <w:rsid w:val="00026020"/>
    <w:rsid w:val="000269A0"/>
    <w:rsid w:val="00026DAB"/>
    <w:rsid w:val="00027AA6"/>
    <w:rsid w:val="000301E8"/>
    <w:rsid w:val="000304E9"/>
    <w:rsid w:val="00030939"/>
    <w:rsid w:val="00030A00"/>
    <w:rsid w:val="0003144D"/>
    <w:rsid w:val="00031C0D"/>
    <w:rsid w:val="00031E9A"/>
    <w:rsid w:val="00032134"/>
    <w:rsid w:val="000328C5"/>
    <w:rsid w:val="00032C1E"/>
    <w:rsid w:val="00032C87"/>
    <w:rsid w:val="00033341"/>
    <w:rsid w:val="000339D8"/>
    <w:rsid w:val="00033C7A"/>
    <w:rsid w:val="00034131"/>
    <w:rsid w:val="00034425"/>
    <w:rsid w:val="000344A1"/>
    <w:rsid w:val="00034598"/>
    <w:rsid w:val="00034A05"/>
    <w:rsid w:val="00034B58"/>
    <w:rsid w:val="00034D78"/>
    <w:rsid w:val="00035D2F"/>
    <w:rsid w:val="0004031B"/>
    <w:rsid w:val="00040C86"/>
    <w:rsid w:val="0004122B"/>
    <w:rsid w:val="000413CB"/>
    <w:rsid w:val="000417EC"/>
    <w:rsid w:val="00041922"/>
    <w:rsid w:val="00041FEB"/>
    <w:rsid w:val="000422DB"/>
    <w:rsid w:val="000428FC"/>
    <w:rsid w:val="00042A60"/>
    <w:rsid w:val="000437C1"/>
    <w:rsid w:val="00043DDA"/>
    <w:rsid w:val="000443D8"/>
    <w:rsid w:val="0004485C"/>
    <w:rsid w:val="0004579E"/>
    <w:rsid w:val="00045896"/>
    <w:rsid w:val="000459A3"/>
    <w:rsid w:val="00045BCC"/>
    <w:rsid w:val="00045DA9"/>
    <w:rsid w:val="00046B33"/>
    <w:rsid w:val="00047A3B"/>
    <w:rsid w:val="00047DBA"/>
    <w:rsid w:val="000509B5"/>
    <w:rsid w:val="00050A89"/>
    <w:rsid w:val="00050B8E"/>
    <w:rsid w:val="00051885"/>
    <w:rsid w:val="00051A2F"/>
    <w:rsid w:val="00051A88"/>
    <w:rsid w:val="000527CC"/>
    <w:rsid w:val="0005298D"/>
    <w:rsid w:val="00052AF1"/>
    <w:rsid w:val="00052D8F"/>
    <w:rsid w:val="000533D4"/>
    <w:rsid w:val="0005358B"/>
    <w:rsid w:val="00053620"/>
    <w:rsid w:val="000540ED"/>
    <w:rsid w:val="000547AE"/>
    <w:rsid w:val="00054916"/>
    <w:rsid w:val="00054AA5"/>
    <w:rsid w:val="00054F28"/>
    <w:rsid w:val="000551C5"/>
    <w:rsid w:val="000552B2"/>
    <w:rsid w:val="00055B34"/>
    <w:rsid w:val="00055B43"/>
    <w:rsid w:val="000562B1"/>
    <w:rsid w:val="000566AB"/>
    <w:rsid w:val="00056B40"/>
    <w:rsid w:val="00056D6A"/>
    <w:rsid w:val="00057110"/>
    <w:rsid w:val="000577CE"/>
    <w:rsid w:val="000607E2"/>
    <w:rsid w:val="00061014"/>
    <w:rsid w:val="0006102F"/>
    <w:rsid w:val="0006135D"/>
    <w:rsid w:val="000634CA"/>
    <w:rsid w:val="00063BFA"/>
    <w:rsid w:val="00063EA2"/>
    <w:rsid w:val="00063F32"/>
    <w:rsid w:val="00064387"/>
    <w:rsid w:val="000645A1"/>
    <w:rsid w:val="0006517D"/>
    <w:rsid w:val="00065419"/>
    <w:rsid w:val="0006564D"/>
    <w:rsid w:val="00065923"/>
    <w:rsid w:val="00065D6E"/>
    <w:rsid w:val="00065FEC"/>
    <w:rsid w:val="000662A1"/>
    <w:rsid w:val="00066A5F"/>
    <w:rsid w:val="00066DA8"/>
    <w:rsid w:val="0006725A"/>
    <w:rsid w:val="000678ED"/>
    <w:rsid w:val="0006798E"/>
    <w:rsid w:val="00067A03"/>
    <w:rsid w:val="00067A60"/>
    <w:rsid w:val="00067F12"/>
    <w:rsid w:val="00070313"/>
    <w:rsid w:val="00070319"/>
    <w:rsid w:val="000705F5"/>
    <w:rsid w:val="000711F0"/>
    <w:rsid w:val="00071B8E"/>
    <w:rsid w:val="00072515"/>
    <w:rsid w:val="000727F0"/>
    <w:rsid w:val="00072897"/>
    <w:rsid w:val="00072AA5"/>
    <w:rsid w:val="000737DC"/>
    <w:rsid w:val="00074742"/>
    <w:rsid w:val="0007474A"/>
    <w:rsid w:val="0007494D"/>
    <w:rsid w:val="00075279"/>
    <w:rsid w:val="00075A0D"/>
    <w:rsid w:val="00075DC4"/>
    <w:rsid w:val="00075FE4"/>
    <w:rsid w:val="00076E4E"/>
    <w:rsid w:val="00077421"/>
    <w:rsid w:val="000774F2"/>
    <w:rsid w:val="0007782B"/>
    <w:rsid w:val="00077E22"/>
    <w:rsid w:val="0008098E"/>
    <w:rsid w:val="000818C6"/>
    <w:rsid w:val="00081903"/>
    <w:rsid w:val="00081C27"/>
    <w:rsid w:val="00081DE2"/>
    <w:rsid w:val="000825DF"/>
    <w:rsid w:val="0008275D"/>
    <w:rsid w:val="00082A5D"/>
    <w:rsid w:val="00082BC0"/>
    <w:rsid w:val="00082D06"/>
    <w:rsid w:val="000837A2"/>
    <w:rsid w:val="00083A3D"/>
    <w:rsid w:val="00083E16"/>
    <w:rsid w:val="00083E74"/>
    <w:rsid w:val="00083F52"/>
    <w:rsid w:val="00084021"/>
    <w:rsid w:val="00084287"/>
    <w:rsid w:val="00084677"/>
    <w:rsid w:val="00084A76"/>
    <w:rsid w:val="00084BCA"/>
    <w:rsid w:val="00084CAA"/>
    <w:rsid w:val="00084D6B"/>
    <w:rsid w:val="000856E1"/>
    <w:rsid w:val="00085A91"/>
    <w:rsid w:val="00086A55"/>
    <w:rsid w:val="00087151"/>
    <w:rsid w:val="00087335"/>
    <w:rsid w:val="000873D9"/>
    <w:rsid w:val="00087686"/>
    <w:rsid w:val="00090337"/>
    <w:rsid w:val="00090576"/>
    <w:rsid w:val="0009063D"/>
    <w:rsid w:val="00090C75"/>
    <w:rsid w:val="000912B7"/>
    <w:rsid w:val="000912C2"/>
    <w:rsid w:val="00091519"/>
    <w:rsid w:val="00091792"/>
    <w:rsid w:val="00091F98"/>
    <w:rsid w:val="00092C91"/>
    <w:rsid w:val="000935BE"/>
    <w:rsid w:val="00093B7D"/>
    <w:rsid w:val="00094400"/>
    <w:rsid w:val="00094E7C"/>
    <w:rsid w:val="00094EA3"/>
    <w:rsid w:val="00095291"/>
    <w:rsid w:val="0009538D"/>
    <w:rsid w:val="0009553F"/>
    <w:rsid w:val="00095874"/>
    <w:rsid w:val="00095DCE"/>
    <w:rsid w:val="00096069"/>
    <w:rsid w:val="000968B4"/>
    <w:rsid w:val="000968D5"/>
    <w:rsid w:val="00097577"/>
    <w:rsid w:val="00097AE6"/>
    <w:rsid w:val="000A00DA"/>
    <w:rsid w:val="000A06D4"/>
    <w:rsid w:val="000A0D39"/>
    <w:rsid w:val="000A15E8"/>
    <w:rsid w:val="000A1783"/>
    <w:rsid w:val="000A19E4"/>
    <w:rsid w:val="000A1BF8"/>
    <w:rsid w:val="000A1F33"/>
    <w:rsid w:val="000A283B"/>
    <w:rsid w:val="000A4259"/>
    <w:rsid w:val="000A45DE"/>
    <w:rsid w:val="000A46F6"/>
    <w:rsid w:val="000A4D71"/>
    <w:rsid w:val="000A52D0"/>
    <w:rsid w:val="000A6109"/>
    <w:rsid w:val="000A6ED2"/>
    <w:rsid w:val="000A6F01"/>
    <w:rsid w:val="000A7011"/>
    <w:rsid w:val="000A7AD1"/>
    <w:rsid w:val="000A7D37"/>
    <w:rsid w:val="000B134C"/>
    <w:rsid w:val="000B15BC"/>
    <w:rsid w:val="000B1B3F"/>
    <w:rsid w:val="000B3E1F"/>
    <w:rsid w:val="000B47D6"/>
    <w:rsid w:val="000B4B81"/>
    <w:rsid w:val="000B60BF"/>
    <w:rsid w:val="000B6272"/>
    <w:rsid w:val="000B6773"/>
    <w:rsid w:val="000B6A01"/>
    <w:rsid w:val="000B6D89"/>
    <w:rsid w:val="000B7228"/>
    <w:rsid w:val="000B731A"/>
    <w:rsid w:val="000B783E"/>
    <w:rsid w:val="000B7A4B"/>
    <w:rsid w:val="000C0E7F"/>
    <w:rsid w:val="000C1275"/>
    <w:rsid w:val="000C1D72"/>
    <w:rsid w:val="000C2955"/>
    <w:rsid w:val="000C2DFC"/>
    <w:rsid w:val="000C4513"/>
    <w:rsid w:val="000C4573"/>
    <w:rsid w:val="000C4818"/>
    <w:rsid w:val="000C4CD9"/>
    <w:rsid w:val="000C5B50"/>
    <w:rsid w:val="000C5CEF"/>
    <w:rsid w:val="000C5D3E"/>
    <w:rsid w:val="000C5E6A"/>
    <w:rsid w:val="000C5FDD"/>
    <w:rsid w:val="000C60E2"/>
    <w:rsid w:val="000C6721"/>
    <w:rsid w:val="000C6793"/>
    <w:rsid w:val="000C6B59"/>
    <w:rsid w:val="000C6D64"/>
    <w:rsid w:val="000C70F3"/>
    <w:rsid w:val="000C7B42"/>
    <w:rsid w:val="000D0B3C"/>
    <w:rsid w:val="000D0F8E"/>
    <w:rsid w:val="000D1495"/>
    <w:rsid w:val="000D1B48"/>
    <w:rsid w:val="000D2119"/>
    <w:rsid w:val="000D222B"/>
    <w:rsid w:val="000D226D"/>
    <w:rsid w:val="000D2602"/>
    <w:rsid w:val="000D2982"/>
    <w:rsid w:val="000D2EC4"/>
    <w:rsid w:val="000D3D1C"/>
    <w:rsid w:val="000D3E15"/>
    <w:rsid w:val="000D43D6"/>
    <w:rsid w:val="000D47FF"/>
    <w:rsid w:val="000D48E0"/>
    <w:rsid w:val="000D4E61"/>
    <w:rsid w:val="000D5AE6"/>
    <w:rsid w:val="000D5FE8"/>
    <w:rsid w:val="000D656B"/>
    <w:rsid w:val="000D67C2"/>
    <w:rsid w:val="000D6915"/>
    <w:rsid w:val="000D6D4C"/>
    <w:rsid w:val="000D77E8"/>
    <w:rsid w:val="000D78C7"/>
    <w:rsid w:val="000D7E8A"/>
    <w:rsid w:val="000D7FBB"/>
    <w:rsid w:val="000E0A62"/>
    <w:rsid w:val="000E0B72"/>
    <w:rsid w:val="000E13AA"/>
    <w:rsid w:val="000E15D1"/>
    <w:rsid w:val="000E191C"/>
    <w:rsid w:val="000E1FAD"/>
    <w:rsid w:val="000E2137"/>
    <w:rsid w:val="000E27B1"/>
    <w:rsid w:val="000E28B2"/>
    <w:rsid w:val="000E2B27"/>
    <w:rsid w:val="000E2D16"/>
    <w:rsid w:val="000E2D70"/>
    <w:rsid w:val="000E36DB"/>
    <w:rsid w:val="000E3757"/>
    <w:rsid w:val="000E4231"/>
    <w:rsid w:val="000E43C6"/>
    <w:rsid w:val="000E4916"/>
    <w:rsid w:val="000E5341"/>
    <w:rsid w:val="000E536D"/>
    <w:rsid w:val="000E5686"/>
    <w:rsid w:val="000E591F"/>
    <w:rsid w:val="000E67A1"/>
    <w:rsid w:val="000E6A5D"/>
    <w:rsid w:val="000E6FBF"/>
    <w:rsid w:val="000E70FD"/>
    <w:rsid w:val="000E72FC"/>
    <w:rsid w:val="000E7A09"/>
    <w:rsid w:val="000E7B30"/>
    <w:rsid w:val="000E7DB8"/>
    <w:rsid w:val="000E7E93"/>
    <w:rsid w:val="000F0304"/>
    <w:rsid w:val="000F055A"/>
    <w:rsid w:val="000F0BAA"/>
    <w:rsid w:val="000F134B"/>
    <w:rsid w:val="000F142A"/>
    <w:rsid w:val="000F1A2D"/>
    <w:rsid w:val="000F1C9C"/>
    <w:rsid w:val="000F1D53"/>
    <w:rsid w:val="000F3146"/>
    <w:rsid w:val="000F36F6"/>
    <w:rsid w:val="000F3B29"/>
    <w:rsid w:val="000F4130"/>
    <w:rsid w:val="000F4342"/>
    <w:rsid w:val="000F443A"/>
    <w:rsid w:val="000F4F71"/>
    <w:rsid w:val="000F59CE"/>
    <w:rsid w:val="000F5D9A"/>
    <w:rsid w:val="000F6419"/>
    <w:rsid w:val="000F6460"/>
    <w:rsid w:val="000F6644"/>
    <w:rsid w:val="000F6A4A"/>
    <w:rsid w:val="000F6EED"/>
    <w:rsid w:val="000F73B9"/>
    <w:rsid w:val="000F75F4"/>
    <w:rsid w:val="000F7BEC"/>
    <w:rsid w:val="000F7CB4"/>
    <w:rsid w:val="0010043C"/>
    <w:rsid w:val="0010045D"/>
    <w:rsid w:val="0010097D"/>
    <w:rsid w:val="0010097F"/>
    <w:rsid w:val="00100B48"/>
    <w:rsid w:val="00101A55"/>
    <w:rsid w:val="00101C28"/>
    <w:rsid w:val="00101DD2"/>
    <w:rsid w:val="001024AA"/>
    <w:rsid w:val="00102CA7"/>
    <w:rsid w:val="00102CD6"/>
    <w:rsid w:val="00103389"/>
    <w:rsid w:val="001033F4"/>
    <w:rsid w:val="00103700"/>
    <w:rsid w:val="00103A12"/>
    <w:rsid w:val="00103D63"/>
    <w:rsid w:val="00104200"/>
    <w:rsid w:val="00104306"/>
    <w:rsid w:val="00104726"/>
    <w:rsid w:val="00104BFD"/>
    <w:rsid w:val="00104FFB"/>
    <w:rsid w:val="0010547C"/>
    <w:rsid w:val="00105651"/>
    <w:rsid w:val="0010569F"/>
    <w:rsid w:val="001056C5"/>
    <w:rsid w:val="001078F7"/>
    <w:rsid w:val="00107986"/>
    <w:rsid w:val="001105A3"/>
    <w:rsid w:val="001107DE"/>
    <w:rsid w:val="00110AA3"/>
    <w:rsid w:val="0011199F"/>
    <w:rsid w:val="00112042"/>
    <w:rsid w:val="00112481"/>
    <w:rsid w:val="00112CBE"/>
    <w:rsid w:val="00112EE4"/>
    <w:rsid w:val="00112F49"/>
    <w:rsid w:val="00112FB9"/>
    <w:rsid w:val="001137BA"/>
    <w:rsid w:val="0011427D"/>
    <w:rsid w:val="001147E3"/>
    <w:rsid w:val="00115263"/>
    <w:rsid w:val="00116845"/>
    <w:rsid w:val="00116C4C"/>
    <w:rsid w:val="00117394"/>
    <w:rsid w:val="001176B6"/>
    <w:rsid w:val="00117A61"/>
    <w:rsid w:val="00117CE6"/>
    <w:rsid w:val="00117D18"/>
    <w:rsid w:val="00121009"/>
    <w:rsid w:val="00121203"/>
    <w:rsid w:val="00121663"/>
    <w:rsid w:val="00122139"/>
    <w:rsid w:val="0012233E"/>
    <w:rsid w:val="00122988"/>
    <w:rsid w:val="00122BDF"/>
    <w:rsid w:val="00123CC6"/>
    <w:rsid w:val="001241D8"/>
    <w:rsid w:val="00124B78"/>
    <w:rsid w:val="00124F29"/>
    <w:rsid w:val="001264B2"/>
    <w:rsid w:val="00126B41"/>
    <w:rsid w:val="00126E5C"/>
    <w:rsid w:val="00127504"/>
    <w:rsid w:val="00127786"/>
    <w:rsid w:val="0013021E"/>
    <w:rsid w:val="0013063B"/>
    <w:rsid w:val="00131F28"/>
    <w:rsid w:val="00132EBD"/>
    <w:rsid w:val="001331DC"/>
    <w:rsid w:val="0013364B"/>
    <w:rsid w:val="00133C73"/>
    <w:rsid w:val="00133F58"/>
    <w:rsid w:val="0013445F"/>
    <w:rsid w:val="001344D1"/>
    <w:rsid w:val="00134E15"/>
    <w:rsid w:val="001351C5"/>
    <w:rsid w:val="00135395"/>
    <w:rsid w:val="001354D6"/>
    <w:rsid w:val="00135DEF"/>
    <w:rsid w:val="001362E2"/>
    <w:rsid w:val="00136B61"/>
    <w:rsid w:val="00137120"/>
    <w:rsid w:val="001373E9"/>
    <w:rsid w:val="00137F0C"/>
    <w:rsid w:val="00140D51"/>
    <w:rsid w:val="00140DE9"/>
    <w:rsid w:val="00141815"/>
    <w:rsid w:val="00141E11"/>
    <w:rsid w:val="00141E7C"/>
    <w:rsid w:val="00141F0F"/>
    <w:rsid w:val="001421E1"/>
    <w:rsid w:val="00142494"/>
    <w:rsid w:val="00142539"/>
    <w:rsid w:val="00142DA5"/>
    <w:rsid w:val="00143452"/>
    <w:rsid w:val="00143AA6"/>
    <w:rsid w:val="00143C23"/>
    <w:rsid w:val="001442EE"/>
    <w:rsid w:val="00145533"/>
    <w:rsid w:val="001459BB"/>
    <w:rsid w:val="00145EC6"/>
    <w:rsid w:val="001460AB"/>
    <w:rsid w:val="001467BF"/>
    <w:rsid w:val="001467D9"/>
    <w:rsid w:val="0014685B"/>
    <w:rsid w:val="00147220"/>
    <w:rsid w:val="0014746E"/>
    <w:rsid w:val="001476BF"/>
    <w:rsid w:val="00147917"/>
    <w:rsid w:val="001479BE"/>
    <w:rsid w:val="00147B53"/>
    <w:rsid w:val="00150363"/>
    <w:rsid w:val="0015056A"/>
    <w:rsid w:val="0015075C"/>
    <w:rsid w:val="001509C3"/>
    <w:rsid w:val="00150EA9"/>
    <w:rsid w:val="001510F3"/>
    <w:rsid w:val="00151230"/>
    <w:rsid w:val="001515F1"/>
    <w:rsid w:val="00151902"/>
    <w:rsid w:val="00151A78"/>
    <w:rsid w:val="00151AFF"/>
    <w:rsid w:val="001521F9"/>
    <w:rsid w:val="001525CC"/>
    <w:rsid w:val="00152A0A"/>
    <w:rsid w:val="00152AF0"/>
    <w:rsid w:val="0015416C"/>
    <w:rsid w:val="00154A86"/>
    <w:rsid w:val="00154CF1"/>
    <w:rsid w:val="00154DCF"/>
    <w:rsid w:val="001550F5"/>
    <w:rsid w:val="00155439"/>
    <w:rsid w:val="00155770"/>
    <w:rsid w:val="00156192"/>
    <w:rsid w:val="00156445"/>
    <w:rsid w:val="001565AF"/>
    <w:rsid w:val="001569E3"/>
    <w:rsid w:val="00156F49"/>
    <w:rsid w:val="00156F8D"/>
    <w:rsid w:val="00157A43"/>
    <w:rsid w:val="0016019C"/>
    <w:rsid w:val="001602B0"/>
    <w:rsid w:val="001602DA"/>
    <w:rsid w:val="001604D2"/>
    <w:rsid w:val="00160607"/>
    <w:rsid w:val="00160A4F"/>
    <w:rsid w:val="00160C5F"/>
    <w:rsid w:val="00160D08"/>
    <w:rsid w:val="00161A26"/>
    <w:rsid w:val="00161BC9"/>
    <w:rsid w:val="00162647"/>
    <w:rsid w:val="00162F97"/>
    <w:rsid w:val="001653BC"/>
    <w:rsid w:val="00165449"/>
    <w:rsid w:val="00165ABC"/>
    <w:rsid w:val="00167850"/>
    <w:rsid w:val="00170E49"/>
    <w:rsid w:val="00171159"/>
    <w:rsid w:val="0017141F"/>
    <w:rsid w:val="00171724"/>
    <w:rsid w:val="001717D6"/>
    <w:rsid w:val="00171B5C"/>
    <w:rsid w:val="00172014"/>
    <w:rsid w:val="00172E66"/>
    <w:rsid w:val="001736E7"/>
    <w:rsid w:val="00173862"/>
    <w:rsid w:val="001738D9"/>
    <w:rsid w:val="00173BE7"/>
    <w:rsid w:val="00173CE9"/>
    <w:rsid w:val="00174132"/>
    <w:rsid w:val="001747AE"/>
    <w:rsid w:val="0017480B"/>
    <w:rsid w:val="0017523C"/>
    <w:rsid w:val="00176507"/>
    <w:rsid w:val="00176765"/>
    <w:rsid w:val="0017694B"/>
    <w:rsid w:val="0017722C"/>
    <w:rsid w:val="00177CB3"/>
    <w:rsid w:val="0018032E"/>
    <w:rsid w:val="0018062C"/>
    <w:rsid w:val="001809BC"/>
    <w:rsid w:val="00180D45"/>
    <w:rsid w:val="00180D7A"/>
    <w:rsid w:val="00182E48"/>
    <w:rsid w:val="00182FFB"/>
    <w:rsid w:val="0018368B"/>
    <w:rsid w:val="0018394C"/>
    <w:rsid w:val="0018425A"/>
    <w:rsid w:val="00184B28"/>
    <w:rsid w:val="00185453"/>
    <w:rsid w:val="0018587D"/>
    <w:rsid w:val="00185EEF"/>
    <w:rsid w:val="001862FE"/>
    <w:rsid w:val="00187BA1"/>
    <w:rsid w:val="00187CA4"/>
    <w:rsid w:val="001901B3"/>
    <w:rsid w:val="0019063F"/>
    <w:rsid w:val="00190654"/>
    <w:rsid w:val="00190C9C"/>
    <w:rsid w:val="00191445"/>
    <w:rsid w:val="00191F26"/>
    <w:rsid w:val="00192854"/>
    <w:rsid w:val="00192C75"/>
    <w:rsid w:val="00192D62"/>
    <w:rsid w:val="0019315C"/>
    <w:rsid w:val="00193700"/>
    <w:rsid w:val="00193DC6"/>
    <w:rsid w:val="00194946"/>
    <w:rsid w:val="00195B4F"/>
    <w:rsid w:val="00196680"/>
    <w:rsid w:val="00196B5B"/>
    <w:rsid w:val="00196D04"/>
    <w:rsid w:val="00197171"/>
    <w:rsid w:val="001A1597"/>
    <w:rsid w:val="001A1804"/>
    <w:rsid w:val="001A1A65"/>
    <w:rsid w:val="001A1B76"/>
    <w:rsid w:val="001A247A"/>
    <w:rsid w:val="001A2A49"/>
    <w:rsid w:val="001A2EE0"/>
    <w:rsid w:val="001A40CA"/>
    <w:rsid w:val="001A478A"/>
    <w:rsid w:val="001A5946"/>
    <w:rsid w:val="001A5AA0"/>
    <w:rsid w:val="001A6576"/>
    <w:rsid w:val="001A67F7"/>
    <w:rsid w:val="001A7BB1"/>
    <w:rsid w:val="001B07E3"/>
    <w:rsid w:val="001B0B62"/>
    <w:rsid w:val="001B0DA3"/>
    <w:rsid w:val="001B1037"/>
    <w:rsid w:val="001B1648"/>
    <w:rsid w:val="001B192F"/>
    <w:rsid w:val="001B26B4"/>
    <w:rsid w:val="001B2F3C"/>
    <w:rsid w:val="001B3461"/>
    <w:rsid w:val="001B36B6"/>
    <w:rsid w:val="001B43BE"/>
    <w:rsid w:val="001B495A"/>
    <w:rsid w:val="001B5465"/>
    <w:rsid w:val="001B573A"/>
    <w:rsid w:val="001B57CD"/>
    <w:rsid w:val="001B57FE"/>
    <w:rsid w:val="001B6E48"/>
    <w:rsid w:val="001B70E3"/>
    <w:rsid w:val="001B7FB9"/>
    <w:rsid w:val="001C021B"/>
    <w:rsid w:val="001C1042"/>
    <w:rsid w:val="001C2742"/>
    <w:rsid w:val="001C2DD6"/>
    <w:rsid w:val="001C2FB2"/>
    <w:rsid w:val="001C40A8"/>
    <w:rsid w:val="001C43D1"/>
    <w:rsid w:val="001C4DBF"/>
    <w:rsid w:val="001C51C6"/>
    <w:rsid w:val="001C555B"/>
    <w:rsid w:val="001C5C5F"/>
    <w:rsid w:val="001C70DC"/>
    <w:rsid w:val="001C7826"/>
    <w:rsid w:val="001D01A7"/>
    <w:rsid w:val="001D0313"/>
    <w:rsid w:val="001D10D1"/>
    <w:rsid w:val="001D1AA5"/>
    <w:rsid w:val="001D23F7"/>
    <w:rsid w:val="001D2546"/>
    <w:rsid w:val="001D2653"/>
    <w:rsid w:val="001D31D3"/>
    <w:rsid w:val="001D3871"/>
    <w:rsid w:val="001D3E8F"/>
    <w:rsid w:val="001D3FC2"/>
    <w:rsid w:val="001D5398"/>
    <w:rsid w:val="001D59AA"/>
    <w:rsid w:val="001D5BF4"/>
    <w:rsid w:val="001D5CBF"/>
    <w:rsid w:val="001D5D68"/>
    <w:rsid w:val="001D6C42"/>
    <w:rsid w:val="001D7A82"/>
    <w:rsid w:val="001D7FAF"/>
    <w:rsid w:val="001E0014"/>
    <w:rsid w:val="001E0345"/>
    <w:rsid w:val="001E03A6"/>
    <w:rsid w:val="001E03AC"/>
    <w:rsid w:val="001E09D1"/>
    <w:rsid w:val="001E0B5B"/>
    <w:rsid w:val="001E0CB3"/>
    <w:rsid w:val="001E0E3D"/>
    <w:rsid w:val="001E0EC3"/>
    <w:rsid w:val="001E115D"/>
    <w:rsid w:val="001E1500"/>
    <w:rsid w:val="001E15FE"/>
    <w:rsid w:val="001E1768"/>
    <w:rsid w:val="001E2CFF"/>
    <w:rsid w:val="001E3382"/>
    <w:rsid w:val="001E343F"/>
    <w:rsid w:val="001E395E"/>
    <w:rsid w:val="001E44C6"/>
    <w:rsid w:val="001E44D2"/>
    <w:rsid w:val="001E46D7"/>
    <w:rsid w:val="001E47A9"/>
    <w:rsid w:val="001E55AD"/>
    <w:rsid w:val="001E6379"/>
    <w:rsid w:val="001E6CCD"/>
    <w:rsid w:val="001F0090"/>
    <w:rsid w:val="001F0323"/>
    <w:rsid w:val="001F0942"/>
    <w:rsid w:val="001F0A9F"/>
    <w:rsid w:val="001F0BFB"/>
    <w:rsid w:val="001F0F1A"/>
    <w:rsid w:val="001F1398"/>
    <w:rsid w:val="001F1A91"/>
    <w:rsid w:val="001F2AF9"/>
    <w:rsid w:val="001F38FB"/>
    <w:rsid w:val="001F3B5F"/>
    <w:rsid w:val="001F4039"/>
    <w:rsid w:val="001F497A"/>
    <w:rsid w:val="001F4BCE"/>
    <w:rsid w:val="001F54EA"/>
    <w:rsid w:val="001F5EF4"/>
    <w:rsid w:val="001F6076"/>
    <w:rsid w:val="001F6709"/>
    <w:rsid w:val="001F76B0"/>
    <w:rsid w:val="001F795A"/>
    <w:rsid w:val="001F7D07"/>
    <w:rsid w:val="001F7E79"/>
    <w:rsid w:val="00200C5F"/>
    <w:rsid w:val="002015A3"/>
    <w:rsid w:val="00201B72"/>
    <w:rsid w:val="00201F5B"/>
    <w:rsid w:val="00203620"/>
    <w:rsid w:val="002038AB"/>
    <w:rsid w:val="00203964"/>
    <w:rsid w:val="00203B78"/>
    <w:rsid w:val="00203C24"/>
    <w:rsid w:val="00204E0D"/>
    <w:rsid w:val="00204E8F"/>
    <w:rsid w:val="00205185"/>
    <w:rsid w:val="002052A0"/>
    <w:rsid w:val="00205C61"/>
    <w:rsid w:val="00205D51"/>
    <w:rsid w:val="00206067"/>
    <w:rsid w:val="002063CB"/>
    <w:rsid w:val="002075BD"/>
    <w:rsid w:val="00207831"/>
    <w:rsid w:val="00207844"/>
    <w:rsid w:val="002103DB"/>
    <w:rsid w:val="00210A83"/>
    <w:rsid w:val="00211AEC"/>
    <w:rsid w:val="00211AF3"/>
    <w:rsid w:val="00212278"/>
    <w:rsid w:val="002123C9"/>
    <w:rsid w:val="00212822"/>
    <w:rsid w:val="0021283F"/>
    <w:rsid w:val="0021296F"/>
    <w:rsid w:val="0021322E"/>
    <w:rsid w:val="002133C5"/>
    <w:rsid w:val="002134AA"/>
    <w:rsid w:val="002140AA"/>
    <w:rsid w:val="002143A9"/>
    <w:rsid w:val="0021480C"/>
    <w:rsid w:val="00214C4F"/>
    <w:rsid w:val="00215562"/>
    <w:rsid w:val="00215C1A"/>
    <w:rsid w:val="00216722"/>
    <w:rsid w:val="002167B8"/>
    <w:rsid w:val="00216A96"/>
    <w:rsid w:val="00216C85"/>
    <w:rsid w:val="00216D5E"/>
    <w:rsid w:val="00216DE5"/>
    <w:rsid w:val="0021754C"/>
    <w:rsid w:val="00217F53"/>
    <w:rsid w:val="002202EB"/>
    <w:rsid w:val="00220541"/>
    <w:rsid w:val="002209C0"/>
    <w:rsid w:val="00221C0C"/>
    <w:rsid w:val="00222098"/>
    <w:rsid w:val="002222D4"/>
    <w:rsid w:val="002231CB"/>
    <w:rsid w:val="00223F01"/>
    <w:rsid w:val="002242E4"/>
    <w:rsid w:val="0022485F"/>
    <w:rsid w:val="002250DD"/>
    <w:rsid w:val="00225AA4"/>
    <w:rsid w:val="00226916"/>
    <w:rsid w:val="00226972"/>
    <w:rsid w:val="00226B9A"/>
    <w:rsid w:val="00226E76"/>
    <w:rsid w:val="002271B8"/>
    <w:rsid w:val="00227ADA"/>
    <w:rsid w:val="00227C96"/>
    <w:rsid w:val="00227D8F"/>
    <w:rsid w:val="002310E1"/>
    <w:rsid w:val="00232101"/>
    <w:rsid w:val="00232375"/>
    <w:rsid w:val="002325A0"/>
    <w:rsid w:val="0023273F"/>
    <w:rsid w:val="00232C61"/>
    <w:rsid w:val="00232C9E"/>
    <w:rsid w:val="00232CA6"/>
    <w:rsid w:val="0023322E"/>
    <w:rsid w:val="0023381D"/>
    <w:rsid w:val="00234270"/>
    <w:rsid w:val="002348BE"/>
    <w:rsid w:val="00234BEB"/>
    <w:rsid w:val="0023517F"/>
    <w:rsid w:val="0023519D"/>
    <w:rsid w:val="002352CD"/>
    <w:rsid w:val="00236858"/>
    <w:rsid w:val="002378A3"/>
    <w:rsid w:val="00237A3A"/>
    <w:rsid w:val="00237B80"/>
    <w:rsid w:val="002404E5"/>
    <w:rsid w:val="002409B8"/>
    <w:rsid w:val="00240A09"/>
    <w:rsid w:val="00240BDC"/>
    <w:rsid w:val="002412AD"/>
    <w:rsid w:val="00241597"/>
    <w:rsid w:val="002420C7"/>
    <w:rsid w:val="0024220E"/>
    <w:rsid w:val="00242828"/>
    <w:rsid w:val="00242F02"/>
    <w:rsid w:val="002440C4"/>
    <w:rsid w:val="002448D3"/>
    <w:rsid w:val="00244E4C"/>
    <w:rsid w:val="002459F9"/>
    <w:rsid w:val="00245FB7"/>
    <w:rsid w:val="00246513"/>
    <w:rsid w:val="00246E42"/>
    <w:rsid w:val="00247D0E"/>
    <w:rsid w:val="002506E2"/>
    <w:rsid w:val="00250879"/>
    <w:rsid w:val="00250ACF"/>
    <w:rsid w:val="00250CCD"/>
    <w:rsid w:val="002512AB"/>
    <w:rsid w:val="002521CE"/>
    <w:rsid w:val="0025261A"/>
    <w:rsid w:val="002526E7"/>
    <w:rsid w:val="0025276B"/>
    <w:rsid w:val="002527D4"/>
    <w:rsid w:val="002537CF"/>
    <w:rsid w:val="00253F04"/>
    <w:rsid w:val="0025488D"/>
    <w:rsid w:val="00254A9C"/>
    <w:rsid w:val="002559F7"/>
    <w:rsid w:val="00256682"/>
    <w:rsid w:val="00257002"/>
    <w:rsid w:val="002577D7"/>
    <w:rsid w:val="00257D44"/>
    <w:rsid w:val="00257D7F"/>
    <w:rsid w:val="00257D87"/>
    <w:rsid w:val="00257FE0"/>
    <w:rsid w:val="00260B4D"/>
    <w:rsid w:val="00261209"/>
    <w:rsid w:val="00261680"/>
    <w:rsid w:val="0026187C"/>
    <w:rsid w:val="00261937"/>
    <w:rsid w:val="00262000"/>
    <w:rsid w:val="00262322"/>
    <w:rsid w:val="00262860"/>
    <w:rsid w:val="00262F0E"/>
    <w:rsid w:val="00263481"/>
    <w:rsid w:val="0026370C"/>
    <w:rsid w:val="002648ED"/>
    <w:rsid w:val="00264B8D"/>
    <w:rsid w:val="002654A5"/>
    <w:rsid w:val="0026748C"/>
    <w:rsid w:val="00267A49"/>
    <w:rsid w:val="00267C6E"/>
    <w:rsid w:val="00267D67"/>
    <w:rsid w:val="00270015"/>
    <w:rsid w:val="002707AB"/>
    <w:rsid w:val="00270850"/>
    <w:rsid w:val="00271338"/>
    <w:rsid w:val="00271940"/>
    <w:rsid w:val="00272897"/>
    <w:rsid w:val="00273121"/>
    <w:rsid w:val="0027327A"/>
    <w:rsid w:val="00273648"/>
    <w:rsid w:val="0027369C"/>
    <w:rsid w:val="00274014"/>
    <w:rsid w:val="0027419D"/>
    <w:rsid w:val="00274A65"/>
    <w:rsid w:val="0027573D"/>
    <w:rsid w:val="00275744"/>
    <w:rsid w:val="00275DD6"/>
    <w:rsid w:val="00275F87"/>
    <w:rsid w:val="0027768C"/>
    <w:rsid w:val="00277B35"/>
    <w:rsid w:val="00280233"/>
    <w:rsid w:val="0028075C"/>
    <w:rsid w:val="002816A5"/>
    <w:rsid w:val="00281AAF"/>
    <w:rsid w:val="00283216"/>
    <w:rsid w:val="00283E21"/>
    <w:rsid w:val="002842EF"/>
    <w:rsid w:val="002844B6"/>
    <w:rsid w:val="0028464E"/>
    <w:rsid w:val="0028497E"/>
    <w:rsid w:val="00284E83"/>
    <w:rsid w:val="00284EFD"/>
    <w:rsid w:val="00285742"/>
    <w:rsid w:val="002865F7"/>
    <w:rsid w:val="00286FEF"/>
    <w:rsid w:val="0028704B"/>
    <w:rsid w:val="002872FE"/>
    <w:rsid w:val="002879E4"/>
    <w:rsid w:val="00290123"/>
    <w:rsid w:val="0029014F"/>
    <w:rsid w:val="002913E7"/>
    <w:rsid w:val="00291520"/>
    <w:rsid w:val="00291F37"/>
    <w:rsid w:val="0029297A"/>
    <w:rsid w:val="00292A4B"/>
    <w:rsid w:val="00293026"/>
    <w:rsid w:val="0029362E"/>
    <w:rsid w:val="0029390C"/>
    <w:rsid w:val="00294919"/>
    <w:rsid w:val="00294BFE"/>
    <w:rsid w:val="00295656"/>
    <w:rsid w:val="00295878"/>
    <w:rsid w:val="00295F6E"/>
    <w:rsid w:val="0029721C"/>
    <w:rsid w:val="00297921"/>
    <w:rsid w:val="00297949"/>
    <w:rsid w:val="002A07F3"/>
    <w:rsid w:val="002A0FAD"/>
    <w:rsid w:val="002A11F4"/>
    <w:rsid w:val="002A17E4"/>
    <w:rsid w:val="002A1CC1"/>
    <w:rsid w:val="002A26AD"/>
    <w:rsid w:val="002A26D9"/>
    <w:rsid w:val="002A286B"/>
    <w:rsid w:val="002A3F8B"/>
    <w:rsid w:val="002A40A2"/>
    <w:rsid w:val="002A4492"/>
    <w:rsid w:val="002A4917"/>
    <w:rsid w:val="002A5154"/>
    <w:rsid w:val="002A5332"/>
    <w:rsid w:val="002A571D"/>
    <w:rsid w:val="002A5B36"/>
    <w:rsid w:val="002A650A"/>
    <w:rsid w:val="002A6FD9"/>
    <w:rsid w:val="002A7354"/>
    <w:rsid w:val="002A75FF"/>
    <w:rsid w:val="002A7951"/>
    <w:rsid w:val="002B0091"/>
    <w:rsid w:val="002B0573"/>
    <w:rsid w:val="002B0702"/>
    <w:rsid w:val="002B0923"/>
    <w:rsid w:val="002B0ADA"/>
    <w:rsid w:val="002B0C40"/>
    <w:rsid w:val="002B1DCD"/>
    <w:rsid w:val="002B2D14"/>
    <w:rsid w:val="002B2F1B"/>
    <w:rsid w:val="002B50EA"/>
    <w:rsid w:val="002B5734"/>
    <w:rsid w:val="002B574F"/>
    <w:rsid w:val="002B5A3C"/>
    <w:rsid w:val="002B5B1B"/>
    <w:rsid w:val="002B6BC3"/>
    <w:rsid w:val="002B6EC4"/>
    <w:rsid w:val="002B79BB"/>
    <w:rsid w:val="002B7A04"/>
    <w:rsid w:val="002C02FC"/>
    <w:rsid w:val="002C040A"/>
    <w:rsid w:val="002C0A86"/>
    <w:rsid w:val="002C0B34"/>
    <w:rsid w:val="002C0ED2"/>
    <w:rsid w:val="002C103E"/>
    <w:rsid w:val="002C1B05"/>
    <w:rsid w:val="002C2827"/>
    <w:rsid w:val="002C2AE2"/>
    <w:rsid w:val="002C2B0E"/>
    <w:rsid w:val="002C2C41"/>
    <w:rsid w:val="002C3070"/>
    <w:rsid w:val="002C3812"/>
    <w:rsid w:val="002C3B7E"/>
    <w:rsid w:val="002C535D"/>
    <w:rsid w:val="002C5543"/>
    <w:rsid w:val="002C555D"/>
    <w:rsid w:val="002C6700"/>
    <w:rsid w:val="002C68F5"/>
    <w:rsid w:val="002C6F64"/>
    <w:rsid w:val="002C75FA"/>
    <w:rsid w:val="002C7A1B"/>
    <w:rsid w:val="002C7C01"/>
    <w:rsid w:val="002D00BD"/>
    <w:rsid w:val="002D03B1"/>
    <w:rsid w:val="002D06DA"/>
    <w:rsid w:val="002D0E7C"/>
    <w:rsid w:val="002D1287"/>
    <w:rsid w:val="002D196D"/>
    <w:rsid w:val="002D23C6"/>
    <w:rsid w:val="002D33E3"/>
    <w:rsid w:val="002D3579"/>
    <w:rsid w:val="002D39A7"/>
    <w:rsid w:val="002D3A9D"/>
    <w:rsid w:val="002D3AB4"/>
    <w:rsid w:val="002D3BA8"/>
    <w:rsid w:val="002D42AC"/>
    <w:rsid w:val="002D44FE"/>
    <w:rsid w:val="002D481B"/>
    <w:rsid w:val="002D4BCF"/>
    <w:rsid w:val="002D5000"/>
    <w:rsid w:val="002D5B17"/>
    <w:rsid w:val="002D5B29"/>
    <w:rsid w:val="002D5D01"/>
    <w:rsid w:val="002D6275"/>
    <w:rsid w:val="002D6D79"/>
    <w:rsid w:val="002D7A71"/>
    <w:rsid w:val="002E00F1"/>
    <w:rsid w:val="002E3479"/>
    <w:rsid w:val="002E354F"/>
    <w:rsid w:val="002E3CEC"/>
    <w:rsid w:val="002E43B2"/>
    <w:rsid w:val="002E452E"/>
    <w:rsid w:val="002E4E42"/>
    <w:rsid w:val="002E4F89"/>
    <w:rsid w:val="002E5673"/>
    <w:rsid w:val="002E573E"/>
    <w:rsid w:val="002E5C99"/>
    <w:rsid w:val="002E644B"/>
    <w:rsid w:val="002E655F"/>
    <w:rsid w:val="002E6A5E"/>
    <w:rsid w:val="002F02A0"/>
    <w:rsid w:val="002F03D3"/>
    <w:rsid w:val="002F0534"/>
    <w:rsid w:val="002F0674"/>
    <w:rsid w:val="002F1033"/>
    <w:rsid w:val="002F19DC"/>
    <w:rsid w:val="002F1DB2"/>
    <w:rsid w:val="002F216F"/>
    <w:rsid w:val="002F2A11"/>
    <w:rsid w:val="002F2AC8"/>
    <w:rsid w:val="002F3373"/>
    <w:rsid w:val="002F3480"/>
    <w:rsid w:val="002F4467"/>
    <w:rsid w:val="002F4BC2"/>
    <w:rsid w:val="002F5ABA"/>
    <w:rsid w:val="002F604C"/>
    <w:rsid w:val="002F7558"/>
    <w:rsid w:val="002F79B9"/>
    <w:rsid w:val="002F7E01"/>
    <w:rsid w:val="00300BF5"/>
    <w:rsid w:val="0030192C"/>
    <w:rsid w:val="00301E34"/>
    <w:rsid w:val="00302031"/>
    <w:rsid w:val="00302675"/>
    <w:rsid w:val="00302AB7"/>
    <w:rsid w:val="00302D82"/>
    <w:rsid w:val="00302FE6"/>
    <w:rsid w:val="00303D41"/>
    <w:rsid w:val="00304671"/>
    <w:rsid w:val="00304881"/>
    <w:rsid w:val="0030507B"/>
    <w:rsid w:val="00305100"/>
    <w:rsid w:val="003052AF"/>
    <w:rsid w:val="00306427"/>
    <w:rsid w:val="003067F0"/>
    <w:rsid w:val="00306986"/>
    <w:rsid w:val="00306BFD"/>
    <w:rsid w:val="00306E41"/>
    <w:rsid w:val="00307125"/>
    <w:rsid w:val="00307D11"/>
    <w:rsid w:val="00310813"/>
    <w:rsid w:val="00311370"/>
    <w:rsid w:val="00311835"/>
    <w:rsid w:val="00311E12"/>
    <w:rsid w:val="003121F4"/>
    <w:rsid w:val="0031229E"/>
    <w:rsid w:val="0031295D"/>
    <w:rsid w:val="003130E4"/>
    <w:rsid w:val="003134DD"/>
    <w:rsid w:val="00313798"/>
    <w:rsid w:val="00313942"/>
    <w:rsid w:val="00314502"/>
    <w:rsid w:val="00314B0D"/>
    <w:rsid w:val="00316871"/>
    <w:rsid w:val="003174B4"/>
    <w:rsid w:val="00317D9B"/>
    <w:rsid w:val="00320992"/>
    <w:rsid w:val="00321221"/>
    <w:rsid w:val="0032177B"/>
    <w:rsid w:val="0032281A"/>
    <w:rsid w:val="00324235"/>
    <w:rsid w:val="00324348"/>
    <w:rsid w:val="00324741"/>
    <w:rsid w:val="003250A7"/>
    <w:rsid w:val="003253C4"/>
    <w:rsid w:val="003258A4"/>
    <w:rsid w:val="003258A5"/>
    <w:rsid w:val="003259A1"/>
    <w:rsid w:val="003261A6"/>
    <w:rsid w:val="00326210"/>
    <w:rsid w:val="00326608"/>
    <w:rsid w:val="00326C82"/>
    <w:rsid w:val="00326FFE"/>
    <w:rsid w:val="0032747F"/>
    <w:rsid w:val="00327853"/>
    <w:rsid w:val="0033019A"/>
    <w:rsid w:val="00330763"/>
    <w:rsid w:val="00331A31"/>
    <w:rsid w:val="00331FB7"/>
    <w:rsid w:val="003327AB"/>
    <w:rsid w:val="0033289E"/>
    <w:rsid w:val="003328E1"/>
    <w:rsid w:val="00332C04"/>
    <w:rsid w:val="00333C87"/>
    <w:rsid w:val="00333DF9"/>
    <w:rsid w:val="0033460F"/>
    <w:rsid w:val="00334617"/>
    <w:rsid w:val="00334F7C"/>
    <w:rsid w:val="00334F9F"/>
    <w:rsid w:val="00335C4A"/>
    <w:rsid w:val="00335D1E"/>
    <w:rsid w:val="00336559"/>
    <w:rsid w:val="00336A9E"/>
    <w:rsid w:val="00336D95"/>
    <w:rsid w:val="0033711B"/>
    <w:rsid w:val="0034188B"/>
    <w:rsid w:val="00341B3A"/>
    <w:rsid w:val="00341E73"/>
    <w:rsid w:val="00341FBC"/>
    <w:rsid w:val="00342045"/>
    <w:rsid w:val="00342108"/>
    <w:rsid w:val="00342863"/>
    <w:rsid w:val="00342899"/>
    <w:rsid w:val="003429D9"/>
    <w:rsid w:val="00342BA9"/>
    <w:rsid w:val="003430AE"/>
    <w:rsid w:val="00343635"/>
    <w:rsid w:val="003448F2"/>
    <w:rsid w:val="00344EBD"/>
    <w:rsid w:val="00345822"/>
    <w:rsid w:val="00345989"/>
    <w:rsid w:val="00345A31"/>
    <w:rsid w:val="00346213"/>
    <w:rsid w:val="0034695A"/>
    <w:rsid w:val="00346EC8"/>
    <w:rsid w:val="00347E1A"/>
    <w:rsid w:val="00347FE3"/>
    <w:rsid w:val="003506F5"/>
    <w:rsid w:val="003507C0"/>
    <w:rsid w:val="00350AF8"/>
    <w:rsid w:val="00351A25"/>
    <w:rsid w:val="00351ABE"/>
    <w:rsid w:val="00351F87"/>
    <w:rsid w:val="0035229D"/>
    <w:rsid w:val="00353742"/>
    <w:rsid w:val="00353962"/>
    <w:rsid w:val="003540D6"/>
    <w:rsid w:val="003560A6"/>
    <w:rsid w:val="00357584"/>
    <w:rsid w:val="00357E7D"/>
    <w:rsid w:val="00360C52"/>
    <w:rsid w:val="00360FE0"/>
    <w:rsid w:val="0036175A"/>
    <w:rsid w:val="0036192D"/>
    <w:rsid w:val="00362260"/>
    <w:rsid w:val="003622A2"/>
    <w:rsid w:val="00362375"/>
    <w:rsid w:val="00364201"/>
    <w:rsid w:val="003645EC"/>
    <w:rsid w:val="00364648"/>
    <w:rsid w:val="003650C2"/>
    <w:rsid w:val="00365A08"/>
    <w:rsid w:val="00365C13"/>
    <w:rsid w:val="00365D3B"/>
    <w:rsid w:val="003671EE"/>
    <w:rsid w:val="0036761C"/>
    <w:rsid w:val="00367A2C"/>
    <w:rsid w:val="00367D07"/>
    <w:rsid w:val="00370B40"/>
    <w:rsid w:val="00371447"/>
    <w:rsid w:val="0037171F"/>
    <w:rsid w:val="00371943"/>
    <w:rsid w:val="00371AC0"/>
    <w:rsid w:val="00371AFD"/>
    <w:rsid w:val="003721CC"/>
    <w:rsid w:val="00372366"/>
    <w:rsid w:val="0037299C"/>
    <w:rsid w:val="00372B31"/>
    <w:rsid w:val="00372B92"/>
    <w:rsid w:val="00372E2E"/>
    <w:rsid w:val="0037308E"/>
    <w:rsid w:val="003733EC"/>
    <w:rsid w:val="00373C84"/>
    <w:rsid w:val="00374270"/>
    <w:rsid w:val="0037488B"/>
    <w:rsid w:val="003749C8"/>
    <w:rsid w:val="00374BD5"/>
    <w:rsid w:val="00375646"/>
    <w:rsid w:val="0037585E"/>
    <w:rsid w:val="00376152"/>
    <w:rsid w:val="003767BE"/>
    <w:rsid w:val="00376BE2"/>
    <w:rsid w:val="00376D24"/>
    <w:rsid w:val="0038051A"/>
    <w:rsid w:val="003807DA"/>
    <w:rsid w:val="00380EC0"/>
    <w:rsid w:val="003819E9"/>
    <w:rsid w:val="003823B7"/>
    <w:rsid w:val="003824C4"/>
    <w:rsid w:val="00382F76"/>
    <w:rsid w:val="00384BF2"/>
    <w:rsid w:val="00385490"/>
    <w:rsid w:val="003857CD"/>
    <w:rsid w:val="00385B03"/>
    <w:rsid w:val="00385DAC"/>
    <w:rsid w:val="003861A3"/>
    <w:rsid w:val="003872CC"/>
    <w:rsid w:val="00387ABC"/>
    <w:rsid w:val="00387E9C"/>
    <w:rsid w:val="00390033"/>
    <w:rsid w:val="0039106B"/>
    <w:rsid w:val="003912B7"/>
    <w:rsid w:val="00391544"/>
    <w:rsid w:val="0039177D"/>
    <w:rsid w:val="00393347"/>
    <w:rsid w:val="003939AA"/>
    <w:rsid w:val="00393A84"/>
    <w:rsid w:val="00393CE9"/>
    <w:rsid w:val="00393D95"/>
    <w:rsid w:val="003944A7"/>
    <w:rsid w:val="003946C1"/>
    <w:rsid w:val="0039485D"/>
    <w:rsid w:val="00396FAE"/>
    <w:rsid w:val="00397F49"/>
    <w:rsid w:val="003A0154"/>
    <w:rsid w:val="003A0D4D"/>
    <w:rsid w:val="003A0F72"/>
    <w:rsid w:val="003A1092"/>
    <w:rsid w:val="003A10B2"/>
    <w:rsid w:val="003A14C7"/>
    <w:rsid w:val="003A1788"/>
    <w:rsid w:val="003A2794"/>
    <w:rsid w:val="003A34BB"/>
    <w:rsid w:val="003A3A19"/>
    <w:rsid w:val="003A3BB2"/>
    <w:rsid w:val="003A3E11"/>
    <w:rsid w:val="003A4553"/>
    <w:rsid w:val="003A4C92"/>
    <w:rsid w:val="003A53CE"/>
    <w:rsid w:val="003A5DBD"/>
    <w:rsid w:val="003A604B"/>
    <w:rsid w:val="003A638D"/>
    <w:rsid w:val="003A6821"/>
    <w:rsid w:val="003A6C0E"/>
    <w:rsid w:val="003A71E2"/>
    <w:rsid w:val="003A75C9"/>
    <w:rsid w:val="003B035D"/>
    <w:rsid w:val="003B0544"/>
    <w:rsid w:val="003B0679"/>
    <w:rsid w:val="003B08D3"/>
    <w:rsid w:val="003B1066"/>
    <w:rsid w:val="003B13DD"/>
    <w:rsid w:val="003B231B"/>
    <w:rsid w:val="003B23DE"/>
    <w:rsid w:val="003B283E"/>
    <w:rsid w:val="003B3490"/>
    <w:rsid w:val="003B3F60"/>
    <w:rsid w:val="003B4227"/>
    <w:rsid w:val="003B4304"/>
    <w:rsid w:val="003B4F67"/>
    <w:rsid w:val="003B613B"/>
    <w:rsid w:val="003B6487"/>
    <w:rsid w:val="003B6B30"/>
    <w:rsid w:val="003B780C"/>
    <w:rsid w:val="003C0039"/>
    <w:rsid w:val="003C0412"/>
    <w:rsid w:val="003C087C"/>
    <w:rsid w:val="003C0E64"/>
    <w:rsid w:val="003C147E"/>
    <w:rsid w:val="003C28A4"/>
    <w:rsid w:val="003C2BFB"/>
    <w:rsid w:val="003C2E6A"/>
    <w:rsid w:val="003C3218"/>
    <w:rsid w:val="003C3E2B"/>
    <w:rsid w:val="003C3FCF"/>
    <w:rsid w:val="003C462F"/>
    <w:rsid w:val="003C4B75"/>
    <w:rsid w:val="003C504A"/>
    <w:rsid w:val="003C554B"/>
    <w:rsid w:val="003C55F3"/>
    <w:rsid w:val="003C5939"/>
    <w:rsid w:val="003C60A6"/>
    <w:rsid w:val="003C6BAC"/>
    <w:rsid w:val="003C6E72"/>
    <w:rsid w:val="003C6F9C"/>
    <w:rsid w:val="003C72E6"/>
    <w:rsid w:val="003C7408"/>
    <w:rsid w:val="003C74C6"/>
    <w:rsid w:val="003C7AAF"/>
    <w:rsid w:val="003C7F0E"/>
    <w:rsid w:val="003D01A4"/>
    <w:rsid w:val="003D062A"/>
    <w:rsid w:val="003D07D5"/>
    <w:rsid w:val="003D0A53"/>
    <w:rsid w:val="003D0CA2"/>
    <w:rsid w:val="003D1547"/>
    <w:rsid w:val="003D16F9"/>
    <w:rsid w:val="003D1C9D"/>
    <w:rsid w:val="003D20C3"/>
    <w:rsid w:val="003D2A14"/>
    <w:rsid w:val="003D2B25"/>
    <w:rsid w:val="003D2C17"/>
    <w:rsid w:val="003D2D85"/>
    <w:rsid w:val="003D3269"/>
    <w:rsid w:val="003D3636"/>
    <w:rsid w:val="003D396C"/>
    <w:rsid w:val="003D3DC0"/>
    <w:rsid w:val="003D41FC"/>
    <w:rsid w:val="003D4EA3"/>
    <w:rsid w:val="003D5486"/>
    <w:rsid w:val="003D54D4"/>
    <w:rsid w:val="003D5A3C"/>
    <w:rsid w:val="003D5F0C"/>
    <w:rsid w:val="003D61D1"/>
    <w:rsid w:val="003D6281"/>
    <w:rsid w:val="003D78E6"/>
    <w:rsid w:val="003E0E9F"/>
    <w:rsid w:val="003E4C3A"/>
    <w:rsid w:val="003E4C88"/>
    <w:rsid w:val="003E532E"/>
    <w:rsid w:val="003E558C"/>
    <w:rsid w:val="003E5928"/>
    <w:rsid w:val="003E68B4"/>
    <w:rsid w:val="003E6CBF"/>
    <w:rsid w:val="003E7339"/>
    <w:rsid w:val="003E7408"/>
    <w:rsid w:val="003E775A"/>
    <w:rsid w:val="003E799C"/>
    <w:rsid w:val="003F04F5"/>
    <w:rsid w:val="003F0B1E"/>
    <w:rsid w:val="003F0F98"/>
    <w:rsid w:val="003F1269"/>
    <w:rsid w:val="003F1AA1"/>
    <w:rsid w:val="003F2215"/>
    <w:rsid w:val="003F3147"/>
    <w:rsid w:val="003F36E8"/>
    <w:rsid w:val="003F37D5"/>
    <w:rsid w:val="003F3880"/>
    <w:rsid w:val="003F410C"/>
    <w:rsid w:val="003F4158"/>
    <w:rsid w:val="003F42FD"/>
    <w:rsid w:val="003F4325"/>
    <w:rsid w:val="003F4715"/>
    <w:rsid w:val="003F4B44"/>
    <w:rsid w:val="003F547A"/>
    <w:rsid w:val="003F5937"/>
    <w:rsid w:val="003F59F8"/>
    <w:rsid w:val="003F5D93"/>
    <w:rsid w:val="003F6104"/>
    <w:rsid w:val="003F613D"/>
    <w:rsid w:val="003F6C95"/>
    <w:rsid w:val="003F6FB7"/>
    <w:rsid w:val="003F79B8"/>
    <w:rsid w:val="003F79CF"/>
    <w:rsid w:val="003F7A9A"/>
    <w:rsid w:val="00400010"/>
    <w:rsid w:val="0040066E"/>
    <w:rsid w:val="00400A8B"/>
    <w:rsid w:val="0040117B"/>
    <w:rsid w:val="00402931"/>
    <w:rsid w:val="00402A7D"/>
    <w:rsid w:val="00403398"/>
    <w:rsid w:val="004034EF"/>
    <w:rsid w:val="00403934"/>
    <w:rsid w:val="00403E80"/>
    <w:rsid w:val="00404949"/>
    <w:rsid w:val="00404F9D"/>
    <w:rsid w:val="00405B8F"/>
    <w:rsid w:val="004063E5"/>
    <w:rsid w:val="004066BF"/>
    <w:rsid w:val="00406BDB"/>
    <w:rsid w:val="00407107"/>
    <w:rsid w:val="0041054C"/>
    <w:rsid w:val="004112A1"/>
    <w:rsid w:val="00411725"/>
    <w:rsid w:val="00411AFF"/>
    <w:rsid w:val="00412151"/>
    <w:rsid w:val="00412253"/>
    <w:rsid w:val="004122D6"/>
    <w:rsid w:val="00412737"/>
    <w:rsid w:val="00412D43"/>
    <w:rsid w:val="00412F2E"/>
    <w:rsid w:val="00413001"/>
    <w:rsid w:val="004131D6"/>
    <w:rsid w:val="00413658"/>
    <w:rsid w:val="00414303"/>
    <w:rsid w:val="0041439A"/>
    <w:rsid w:val="00414755"/>
    <w:rsid w:val="00414DFF"/>
    <w:rsid w:val="00415728"/>
    <w:rsid w:val="00415B44"/>
    <w:rsid w:val="0041702E"/>
    <w:rsid w:val="004170B4"/>
    <w:rsid w:val="004173BE"/>
    <w:rsid w:val="00417F44"/>
    <w:rsid w:val="00420409"/>
    <w:rsid w:val="004208C3"/>
    <w:rsid w:val="00420AF4"/>
    <w:rsid w:val="00420BEC"/>
    <w:rsid w:val="00420FE8"/>
    <w:rsid w:val="00421604"/>
    <w:rsid w:val="00421BBF"/>
    <w:rsid w:val="00422D1B"/>
    <w:rsid w:val="0042366D"/>
    <w:rsid w:val="00424D89"/>
    <w:rsid w:val="004250DE"/>
    <w:rsid w:val="0042527C"/>
    <w:rsid w:val="00425B25"/>
    <w:rsid w:val="004261F6"/>
    <w:rsid w:val="004269DE"/>
    <w:rsid w:val="00426E40"/>
    <w:rsid w:val="00426F7A"/>
    <w:rsid w:val="00427234"/>
    <w:rsid w:val="00430609"/>
    <w:rsid w:val="0043078F"/>
    <w:rsid w:val="00430B37"/>
    <w:rsid w:val="00430E13"/>
    <w:rsid w:val="00431CA1"/>
    <w:rsid w:val="004321D9"/>
    <w:rsid w:val="00433124"/>
    <w:rsid w:val="004337F1"/>
    <w:rsid w:val="00433B07"/>
    <w:rsid w:val="004341FC"/>
    <w:rsid w:val="004342DB"/>
    <w:rsid w:val="00434A25"/>
    <w:rsid w:val="00434AE6"/>
    <w:rsid w:val="00434AE9"/>
    <w:rsid w:val="004357C4"/>
    <w:rsid w:val="00435E36"/>
    <w:rsid w:val="00435EBD"/>
    <w:rsid w:val="0043729B"/>
    <w:rsid w:val="00437345"/>
    <w:rsid w:val="0043795C"/>
    <w:rsid w:val="00437DAE"/>
    <w:rsid w:val="00437DC3"/>
    <w:rsid w:val="004401DA"/>
    <w:rsid w:val="00440678"/>
    <w:rsid w:val="004417B2"/>
    <w:rsid w:val="00442123"/>
    <w:rsid w:val="00442CE1"/>
    <w:rsid w:val="004431C5"/>
    <w:rsid w:val="004433EF"/>
    <w:rsid w:val="004439D7"/>
    <w:rsid w:val="00444024"/>
    <w:rsid w:val="004450BA"/>
    <w:rsid w:val="004462BE"/>
    <w:rsid w:val="004462D1"/>
    <w:rsid w:val="004464B3"/>
    <w:rsid w:val="00446D57"/>
    <w:rsid w:val="004479E9"/>
    <w:rsid w:val="00447E38"/>
    <w:rsid w:val="0045098E"/>
    <w:rsid w:val="00451208"/>
    <w:rsid w:val="004527B6"/>
    <w:rsid w:val="00452A07"/>
    <w:rsid w:val="00452D92"/>
    <w:rsid w:val="00452E07"/>
    <w:rsid w:val="00452F3B"/>
    <w:rsid w:val="0045350D"/>
    <w:rsid w:val="00453C16"/>
    <w:rsid w:val="00453DDC"/>
    <w:rsid w:val="004544DF"/>
    <w:rsid w:val="00454694"/>
    <w:rsid w:val="00454912"/>
    <w:rsid w:val="00454B4C"/>
    <w:rsid w:val="00455EA8"/>
    <w:rsid w:val="004560BD"/>
    <w:rsid w:val="004562A0"/>
    <w:rsid w:val="00456709"/>
    <w:rsid w:val="0045677F"/>
    <w:rsid w:val="00457990"/>
    <w:rsid w:val="00460C67"/>
    <w:rsid w:val="00461054"/>
    <w:rsid w:val="004616DC"/>
    <w:rsid w:val="00461744"/>
    <w:rsid w:val="00461E40"/>
    <w:rsid w:val="004623B8"/>
    <w:rsid w:val="00462617"/>
    <w:rsid w:val="004629F2"/>
    <w:rsid w:val="00463460"/>
    <w:rsid w:val="004637CD"/>
    <w:rsid w:val="00463B0C"/>
    <w:rsid w:val="00463CAF"/>
    <w:rsid w:val="004647D5"/>
    <w:rsid w:val="004651E9"/>
    <w:rsid w:val="0046537B"/>
    <w:rsid w:val="0046613E"/>
    <w:rsid w:val="00467480"/>
    <w:rsid w:val="00467658"/>
    <w:rsid w:val="00467F3F"/>
    <w:rsid w:val="004705F9"/>
    <w:rsid w:val="0047154D"/>
    <w:rsid w:val="00471658"/>
    <w:rsid w:val="00471A4A"/>
    <w:rsid w:val="00472086"/>
    <w:rsid w:val="0047269F"/>
    <w:rsid w:val="004726AE"/>
    <w:rsid w:val="004726BE"/>
    <w:rsid w:val="0047292F"/>
    <w:rsid w:val="0047359A"/>
    <w:rsid w:val="00473AD4"/>
    <w:rsid w:val="004744B6"/>
    <w:rsid w:val="004745A0"/>
    <w:rsid w:val="00474EBD"/>
    <w:rsid w:val="00474EEB"/>
    <w:rsid w:val="00475362"/>
    <w:rsid w:val="00476C49"/>
    <w:rsid w:val="00476ED0"/>
    <w:rsid w:val="00477697"/>
    <w:rsid w:val="00480730"/>
    <w:rsid w:val="00480EDA"/>
    <w:rsid w:val="00481B03"/>
    <w:rsid w:val="00481F51"/>
    <w:rsid w:val="00483994"/>
    <w:rsid w:val="004843F8"/>
    <w:rsid w:val="0048444B"/>
    <w:rsid w:val="004854F0"/>
    <w:rsid w:val="0048691C"/>
    <w:rsid w:val="00487146"/>
    <w:rsid w:val="0048739F"/>
    <w:rsid w:val="00487642"/>
    <w:rsid w:val="00490239"/>
    <w:rsid w:val="00490537"/>
    <w:rsid w:val="00491C3E"/>
    <w:rsid w:val="00491C4C"/>
    <w:rsid w:val="0049212E"/>
    <w:rsid w:val="00492D88"/>
    <w:rsid w:val="00495026"/>
    <w:rsid w:val="00495486"/>
    <w:rsid w:val="00495998"/>
    <w:rsid w:val="00496D08"/>
    <w:rsid w:val="0049755C"/>
    <w:rsid w:val="00497F2D"/>
    <w:rsid w:val="004A050A"/>
    <w:rsid w:val="004A0B84"/>
    <w:rsid w:val="004A136F"/>
    <w:rsid w:val="004A1943"/>
    <w:rsid w:val="004A3049"/>
    <w:rsid w:val="004A385C"/>
    <w:rsid w:val="004A3C5A"/>
    <w:rsid w:val="004A465D"/>
    <w:rsid w:val="004A5326"/>
    <w:rsid w:val="004A6057"/>
    <w:rsid w:val="004A67B4"/>
    <w:rsid w:val="004A67EE"/>
    <w:rsid w:val="004A6F98"/>
    <w:rsid w:val="004A7017"/>
    <w:rsid w:val="004A734A"/>
    <w:rsid w:val="004B072A"/>
    <w:rsid w:val="004B0887"/>
    <w:rsid w:val="004B09AE"/>
    <w:rsid w:val="004B0C15"/>
    <w:rsid w:val="004B0CFD"/>
    <w:rsid w:val="004B13A2"/>
    <w:rsid w:val="004B22CB"/>
    <w:rsid w:val="004B3204"/>
    <w:rsid w:val="004B3A13"/>
    <w:rsid w:val="004B3F50"/>
    <w:rsid w:val="004B4466"/>
    <w:rsid w:val="004B4E76"/>
    <w:rsid w:val="004B4F35"/>
    <w:rsid w:val="004B5116"/>
    <w:rsid w:val="004B54C8"/>
    <w:rsid w:val="004B5B5E"/>
    <w:rsid w:val="004B5F27"/>
    <w:rsid w:val="004B5F31"/>
    <w:rsid w:val="004B6090"/>
    <w:rsid w:val="004B653F"/>
    <w:rsid w:val="004B6D31"/>
    <w:rsid w:val="004B72BC"/>
    <w:rsid w:val="004B776C"/>
    <w:rsid w:val="004B7956"/>
    <w:rsid w:val="004B7BE8"/>
    <w:rsid w:val="004C032A"/>
    <w:rsid w:val="004C0E2F"/>
    <w:rsid w:val="004C17F0"/>
    <w:rsid w:val="004C17F2"/>
    <w:rsid w:val="004C1845"/>
    <w:rsid w:val="004C22C7"/>
    <w:rsid w:val="004C2642"/>
    <w:rsid w:val="004C26CD"/>
    <w:rsid w:val="004C29FF"/>
    <w:rsid w:val="004C3189"/>
    <w:rsid w:val="004C325A"/>
    <w:rsid w:val="004C350C"/>
    <w:rsid w:val="004C3B02"/>
    <w:rsid w:val="004C3C39"/>
    <w:rsid w:val="004C3DD8"/>
    <w:rsid w:val="004C3F08"/>
    <w:rsid w:val="004C4097"/>
    <w:rsid w:val="004C4879"/>
    <w:rsid w:val="004C4900"/>
    <w:rsid w:val="004C50BE"/>
    <w:rsid w:val="004C56B4"/>
    <w:rsid w:val="004C6AB4"/>
    <w:rsid w:val="004C715D"/>
    <w:rsid w:val="004C759B"/>
    <w:rsid w:val="004C79DE"/>
    <w:rsid w:val="004D09BC"/>
    <w:rsid w:val="004D1435"/>
    <w:rsid w:val="004D1B7A"/>
    <w:rsid w:val="004D274A"/>
    <w:rsid w:val="004D2AFA"/>
    <w:rsid w:val="004D2E98"/>
    <w:rsid w:val="004D36A3"/>
    <w:rsid w:val="004D3B00"/>
    <w:rsid w:val="004D4897"/>
    <w:rsid w:val="004D4FE1"/>
    <w:rsid w:val="004D5949"/>
    <w:rsid w:val="004D5A15"/>
    <w:rsid w:val="004D5ED1"/>
    <w:rsid w:val="004D5F21"/>
    <w:rsid w:val="004D6347"/>
    <w:rsid w:val="004D637F"/>
    <w:rsid w:val="004D672C"/>
    <w:rsid w:val="004D6B02"/>
    <w:rsid w:val="004D7D6F"/>
    <w:rsid w:val="004D7F2A"/>
    <w:rsid w:val="004E0D48"/>
    <w:rsid w:val="004E0F6D"/>
    <w:rsid w:val="004E1297"/>
    <w:rsid w:val="004E16CD"/>
    <w:rsid w:val="004E1705"/>
    <w:rsid w:val="004E18E6"/>
    <w:rsid w:val="004E25F2"/>
    <w:rsid w:val="004E2C32"/>
    <w:rsid w:val="004E375C"/>
    <w:rsid w:val="004E38FC"/>
    <w:rsid w:val="004E4161"/>
    <w:rsid w:val="004E433D"/>
    <w:rsid w:val="004E44D9"/>
    <w:rsid w:val="004E4DD6"/>
    <w:rsid w:val="004E53CA"/>
    <w:rsid w:val="004E5B6B"/>
    <w:rsid w:val="004E6160"/>
    <w:rsid w:val="004E6322"/>
    <w:rsid w:val="004E6481"/>
    <w:rsid w:val="004E6885"/>
    <w:rsid w:val="004E6F82"/>
    <w:rsid w:val="004E70F0"/>
    <w:rsid w:val="004F041E"/>
    <w:rsid w:val="004F0863"/>
    <w:rsid w:val="004F08A7"/>
    <w:rsid w:val="004F09F6"/>
    <w:rsid w:val="004F0BCA"/>
    <w:rsid w:val="004F100E"/>
    <w:rsid w:val="004F172B"/>
    <w:rsid w:val="004F2622"/>
    <w:rsid w:val="004F29AE"/>
    <w:rsid w:val="004F3392"/>
    <w:rsid w:val="004F3CD1"/>
    <w:rsid w:val="004F3EF8"/>
    <w:rsid w:val="004F43E5"/>
    <w:rsid w:val="004F44C9"/>
    <w:rsid w:val="004F4CE9"/>
    <w:rsid w:val="004F5B5B"/>
    <w:rsid w:val="004F63FA"/>
    <w:rsid w:val="004F77D5"/>
    <w:rsid w:val="00500396"/>
    <w:rsid w:val="00500AF6"/>
    <w:rsid w:val="0050192A"/>
    <w:rsid w:val="005026B3"/>
    <w:rsid w:val="0050274D"/>
    <w:rsid w:val="00502CD6"/>
    <w:rsid w:val="00502E1D"/>
    <w:rsid w:val="00502F19"/>
    <w:rsid w:val="005030D8"/>
    <w:rsid w:val="0050330F"/>
    <w:rsid w:val="005035A0"/>
    <w:rsid w:val="00503636"/>
    <w:rsid w:val="00503F40"/>
    <w:rsid w:val="00504984"/>
    <w:rsid w:val="00504B86"/>
    <w:rsid w:val="00504CAB"/>
    <w:rsid w:val="005051DA"/>
    <w:rsid w:val="005054A2"/>
    <w:rsid w:val="00505D4F"/>
    <w:rsid w:val="0050733F"/>
    <w:rsid w:val="005073E6"/>
    <w:rsid w:val="00507452"/>
    <w:rsid w:val="005074C8"/>
    <w:rsid w:val="005074CC"/>
    <w:rsid w:val="00507877"/>
    <w:rsid w:val="005102E9"/>
    <w:rsid w:val="00510959"/>
    <w:rsid w:val="00510B94"/>
    <w:rsid w:val="0051133F"/>
    <w:rsid w:val="00511886"/>
    <w:rsid w:val="0051230C"/>
    <w:rsid w:val="005123AC"/>
    <w:rsid w:val="0051245E"/>
    <w:rsid w:val="00512AAE"/>
    <w:rsid w:val="00512D5E"/>
    <w:rsid w:val="00512F0B"/>
    <w:rsid w:val="00512F69"/>
    <w:rsid w:val="00513354"/>
    <w:rsid w:val="00513983"/>
    <w:rsid w:val="0051429F"/>
    <w:rsid w:val="0051478A"/>
    <w:rsid w:val="0051530C"/>
    <w:rsid w:val="0051587C"/>
    <w:rsid w:val="00515A09"/>
    <w:rsid w:val="00515E7E"/>
    <w:rsid w:val="00516973"/>
    <w:rsid w:val="00516C7E"/>
    <w:rsid w:val="00517A22"/>
    <w:rsid w:val="00520D76"/>
    <w:rsid w:val="005213E1"/>
    <w:rsid w:val="0052156E"/>
    <w:rsid w:val="00521B21"/>
    <w:rsid w:val="00521E0B"/>
    <w:rsid w:val="00521E95"/>
    <w:rsid w:val="00522F51"/>
    <w:rsid w:val="00523DDC"/>
    <w:rsid w:val="0052418B"/>
    <w:rsid w:val="005260A7"/>
    <w:rsid w:val="005261CC"/>
    <w:rsid w:val="005263A5"/>
    <w:rsid w:val="00526B69"/>
    <w:rsid w:val="00526B9C"/>
    <w:rsid w:val="00526CF6"/>
    <w:rsid w:val="00527292"/>
    <w:rsid w:val="00527392"/>
    <w:rsid w:val="005275B4"/>
    <w:rsid w:val="00527A09"/>
    <w:rsid w:val="00527ACC"/>
    <w:rsid w:val="0053056B"/>
    <w:rsid w:val="0053091F"/>
    <w:rsid w:val="00530EAF"/>
    <w:rsid w:val="00532002"/>
    <w:rsid w:val="005329CE"/>
    <w:rsid w:val="005332B6"/>
    <w:rsid w:val="005335B5"/>
    <w:rsid w:val="00534033"/>
    <w:rsid w:val="0053477C"/>
    <w:rsid w:val="00535C7D"/>
    <w:rsid w:val="00535CF7"/>
    <w:rsid w:val="00535E2B"/>
    <w:rsid w:val="0053647F"/>
    <w:rsid w:val="005366CB"/>
    <w:rsid w:val="0053680B"/>
    <w:rsid w:val="00536C3E"/>
    <w:rsid w:val="00536CB9"/>
    <w:rsid w:val="00536E0A"/>
    <w:rsid w:val="00537103"/>
    <w:rsid w:val="0053741C"/>
    <w:rsid w:val="005376DE"/>
    <w:rsid w:val="005404FB"/>
    <w:rsid w:val="0054072E"/>
    <w:rsid w:val="005408CE"/>
    <w:rsid w:val="00540A90"/>
    <w:rsid w:val="0054138B"/>
    <w:rsid w:val="00542743"/>
    <w:rsid w:val="00542A72"/>
    <w:rsid w:val="005436F9"/>
    <w:rsid w:val="00543C13"/>
    <w:rsid w:val="00543C7E"/>
    <w:rsid w:val="0054438D"/>
    <w:rsid w:val="005448FE"/>
    <w:rsid w:val="00544965"/>
    <w:rsid w:val="00545A2F"/>
    <w:rsid w:val="00545ADC"/>
    <w:rsid w:val="00545C6A"/>
    <w:rsid w:val="00546505"/>
    <w:rsid w:val="00546670"/>
    <w:rsid w:val="00546A88"/>
    <w:rsid w:val="00546C03"/>
    <w:rsid w:val="00547452"/>
    <w:rsid w:val="00547962"/>
    <w:rsid w:val="005500B9"/>
    <w:rsid w:val="00550A5F"/>
    <w:rsid w:val="00550BF6"/>
    <w:rsid w:val="00551CFF"/>
    <w:rsid w:val="00551E81"/>
    <w:rsid w:val="00551FED"/>
    <w:rsid w:val="0055237F"/>
    <w:rsid w:val="005529F7"/>
    <w:rsid w:val="00552DA3"/>
    <w:rsid w:val="005533E6"/>
    <w:rsid w:val="005535EE"/>
    <w:rsid w:val="005536DB"/>
    <w:rsid w:val="00553B63"/>
    <w:rsid w:val="00554062"/>
    <w:rsid w:val="00555C3B"/>
    <w:rsid w:val="00556AE1"/>
    <w:rsid w:val="00556C27"/>
    <w:rsid w:val="00556EA0"/>
    <w:rsid w:val="00557BC5"/>
    <w:rsid w:val="00557C03"/>
    <w:rsid w:val="00560F5E"/>
    <w:rsid w:val="00561DD1"/>
    <w:rsid w:val="00562593"/>
    <w:rsid w:val="005626CA"/>
    <w:rsid w:val="00562B33"/>
    <w:rsid w:val="00562CCC"/>
    <w:rsid w:val="00562DFE"/>
    <w:rsid w:val="00563A5D"/>
    <w:rsid w:val="00563B94"/>
    <w:rsid w:val="00563E9B"/>
    <w:rsid w:val="0056414F"/>
    <w:rsid w:val="00565A18"/>
    <w:rsid w:val="00565E4E"/>
    <w:rsid w:val="005664E9"/>
    <w:rsid w:val="0056652B"/>
    <w:rsid w:val="00566CC8"/>
    <w:rsid w:val="00567E73"/>
    <w:rsid w:val="00567EE5"/>
    <w:rsid w:val="0057033C"/>
    <w:rsid w:val="005703FE"/>
    <w:rsid w:val="005704BB"/>
    <w:rsid w:val="005706B0"/>
    <w:rsid w:val="00570BA8"/>
    <w:rsid w:val="00570D24"/>
    <w:rsid w:val="00571A36"/>
    <w:rsid w:val="00571E18"/>
    <w:rsid w:val="005723D2"/>
    <w:rsid w:val="00572915"/>
    <w:rsid w:val="00572A27"/>
    <w:rsid w:val="005730FC"/>
    <w:rsid w:val="00573435"/>
    <w:rsid w:val="00573FE2"/>
    <w:rsid w:val="00574322"/>
    <w:rsid w:val="0057441D"/>
    <w:rsid w:val="005750DE"/>
    <w:rsid w:val="00575524"/>
    <w:rsid w:val="0057607D"/>
    <w:rsid w:val="00576215"/>
    <w:rsid w:val="005764F4"/>
    <w:rsid w:val="005772FE"/>
    <w:rsid w:val="005773A1"/>
    <w:rsid w:val="005773C2"/>
    <w:rsid w:val="00577497"/>
    <w:rsid w:val="0057795A"/>
    <w:rsid w:val="0058020F"/>
    <w:rsid w:val="0058043E"/>
    <w:rsid w:val="00581542"/>
    <w:rsid w:val="0058162D"/>
    <w:rsid w:val="00581F25"/>
    <w:rsid w:val="00582448"/>
    <w:rsid w:val="00582987"/>
    <w:rsid w:val="00582D2E"/>
    <w:rsid w:val="0058460B"/>
    <w:rsid w:val="00585340"/>
    <w:rsid w:val="005853CD"/>
    <w:rsid w:val="00585DE3"/>
    <w:rsid w:val="00586156"/>
    <w:rsid w:val="00586812"/>
    <w:rsid w:val="00587B74"/>
    <w:rsid w:val="0059012C"/>
    <w:rsid w:val="0059047E"/>
    <w:rsid w:val="00590509"/>
    <w:rsid w:val="00590FE4"/>
    <w:rsid w:val="00591C0B"/>
    <w:rsid w:val="00591ED7"/>
    <w:rsid w:val="00592A17"/>
    <w:rsid w:val="00592E06"/>
    <w:rsid w:val="00592E22"/>
    <w:rsid w:val="0059443E"/>
    <w:rsid w:val="00594B45"/>
    <w:rsid w:val="0059563E"/>
    <w:rsid w:val="00595F99"/>
    <w:rsid w:val="005960AB"/>
    <w:rsid w:val="005967BC"/>
    <w:rsid w:val="00596DDF"/>
    <w:rsid w:val="00596EE2"/>
    <w:rsid w:val="00597286"/>
    <w:rsid w:val="005973AE"/>
    <w:rsid w:val="00597448"/>
    <w:rsid w:val="005978F2"/>
    <w:rsid w:val="00597B05"/>
    <w:rsid w:val="00597B0E"/>
    <w:rsid w:val="005A0476"/>
    <w:rsid w:val="005A078A"/>
    <w:rsid w:val="005A158A"/>
    <w:rsid w:val="005A1A48"/>
    <w:rsid w:val="005A21CB"/>
    <w:rsid w:val="005A2508"/>
    <w:rsid w:val="005A2A21"/>
    <w:rsid w:val="005A366A"/>
    <w:rsid w:val="005A4249"/>
    <w:rsid w:val="005A4567"/>
    <w:rsid w:val="005A4AA3"/>
    <w:rsid w:val="005A51A3"/>
    <w:rsid w:val="005A52D8"/>
    <w:rsid w:val="005A5EBF"/>
    <w:rsid w:val="005A6777"/>
    <w:rsid w:val="005A6D79"/>
    <w:rsid w:val="005A751E"/>
    <w:rsid w:val="005B02AC"/>
    <w:rsid w:val="005B0BBE"/>
    <w:rsid w:val="005B0DF0"/>
    <w:rsid w:val="005B0F09"/>
    <w:rsid w:val="005B0F28"/>
    <w:rsid w:val="005B1083"/>
    <w:rsid w:val="005B1BEC"/>
    <w:rsid w:val="005B2045"/>
    <w:rsid w:val="005B2AC3"/>
    <w:rsid w:val="005B3514"/>
    <w:rsid w:val="005B3A45"/>
    <w:rsid w:val="005B3D8A"/>
    <w:rsid w:val="005B475C"/>
    <w:rsid w:val="005B5030"/>
    <w:rsid w:val="005B53FC"/>
    <w:rsid w:val="005B5B21"/>
    <w:rsid w:val="005B6189"/>
    <w:rsid w:val="005B6707"/>
    <w:rsid w:val="005B67DE"/>
    <w:rsid w:val="005B68E9"/>
    <w:rsid w:val="005B788F"/>
    <w:rsid w:val="005B7A8D"/>
    <w:rsid w:val="005C0520"/>
    <w:rsid w:val="005C0A69"/>
    <w:rsid w:val="005C0A98"/>
    <w:rsid w:val="005C0B0B"/>
    <w:rsid w:val="005C1332"/>
    <w:rsid w:val="005C1777"/>
    <w:rsid w:val="005C19E8"/>
    <w:rsid w:val="005C1F2F"/>
    <w:rsid w:val="005C31ED"/>
    <w:rsid w:val="005C3691"/>
    <w:rsid w:val="005C4B33"/>
    <w:rsid w:val="005C53FA"/>
    <w:rsid w:val="005C6D40"/>
    <w:rsid w:val="005C7E33"/>
    <w:rsid w:val="005C7FEA"/>
    <w:rsid w:val="005D08FE"/>
    <w:rsid w:val="005D0C16"/>
    <w:rsid w:val="005D0EE8"/>
    <w:rsid w:val="005D1770"/>
    <w:rsid w:val="005D21F2"/>
    <w:rsid w:val="005D2D26"/>
    <w:rsid w:val="005D2FBE"/>
    <w:rsid w:val="005D328C"/>
    <w:rsid w:val="005D384B"/>
    <w:rsid w:val="005D3866"/>
    <w:rsid w:val="005D3CED"/>
    <w:rsid w:val="005D46F1"/>
    <w:rsid w:val="005D4967"/>
    <w:rsid w:val="005D4EF7"/>
    <w:rsid w:val="005D4F78"/>
    <w:rsid w:val="005D4FAD"/>
    <w:rsid w:val="005D4FDE"/>
    <w:rsid w:val="005D5085"/>
    <w:rsid w:val="005D557A"/>
    <w:rsid w:val="005D608A"/>
    <w:rsid w:val="005D62F0"/>
    <w:rsid w:val="005D699C"/>
    <w:rsid w:val="005D6ADB"/>
    <w:rsid w:val="005D75D7"/>
    <w:rsid w:val="005D77CB"/>
    <w:rsid w:val="005D79C9"/>
    <w:rsid w:val="005D7AD3"/>
    <w:rsid w:val="005D7B0C"/>
    <w:rsid w:val="005D7C93"/>
    <w:rsid w:val="005E13A8"/>
    <w:rsid w:val="005E16F7"/>
    <w:rsid w:val="005E1A31"/>
    <w:rsid w:val="005E1BF8"/>
    <w:rsid w:val="005E2521"/>
    <w:rsid w:val="005E2AA5"/>
    <w:rsid w:val="005E2F19"/>
    <w:rsid w:val="005E319C"/>
    <w:rsid w:val="005E3B0B"/>
    <w:rsid w:val="005E3FF5"/>
    <w:rsid w:val="005E4477"/>
    <w:rsid w:val="005E4789"/>
    <w:rsid w:val="005E5400"/>
    <w:rsid w:val="005E54CB"/>
    <w:rsid w:val="005E5546"/>
    <w:rsid w:val="005E568A"/>
    <w:rsid w:val="005E6827"/>
    <w:rsid w:val="005E7181"/>
    <w:rsid w:val="005E79E6"/>
    <w:rsid w:val="005F03E6"/>
    <w:rsid w:val="005F067C"/>
    <w:rsid w:val="005F0957"/>
    <w:rsid w:val="005F10FA"/>
    <w:rsid w:val="005F1E15"/>
    <w:rsid w:val="005F2761"/>
    <w:rsid w:val="005F2949"/>
    <w:rsid w:val="005F386F"/>
    <w:rsid w:val="005F3E5A"/>
    <w:rsid w:val="005F49B6"/>
    <w:rsid w:val="005F4C0B"/>
    <w:rsid w:val="005F4CAE"/>
    <w:rsid w:val="005F566F"/>
    <w:rsid w:val="005F62AB"/>
    <w:rsid w:val="005F767E"/>
    <w:rsid w:val="005F7740"/>
    <w:rsid w:val="005F7D84"/>
    <w:rsid w:val="006009AA"/>
    <w:rsid w:val="00601A6E"/>
    <w:rsid w:val="0060255D"/>
    <w:rsid w:val="00602B1F"/>
    <w:rsid w:val="00603A43"/>
    <w:rsid w:val="00603AD5"/>
    <w:rsid w:val="00604508"/>
    <w:rsid w:val="00605896"/>
    <w:rsid w:val="00606E4A"/>
    <w:rsid w:val="0060711A"/>
    <w:rsid w:val="006074D4"/>
    <w:rsid w:val="00607698"/>
    <w:rsid w:val="00607C87"/>
    <w:rsid w:val="006105A9"/>
    <w:rsid w:val="00610976"/>
    <w:rsid w:val="00610DC8"/>
    <w:rsid w:val="00611814"/>
    <w:rsid w:val="006119CF"/>
    <w:rsid w:val="00611ED0"/>
    <w:rsid w:val="006131ED"/>
    <w:rsid w:val="0061371F"/>
    <w:rsid w:val="006138E3"/>
    <w:rsid w:val="00613E50"/>
    <w:rsid w:val="00614271"/>
    <w:rsid w:val="006142C9"/>
    <w:rsid w:val="00614D63"/>
    <w:rsid w:val="006156CA"/>
    <w:rsid w:val="00615997"/>
    <w:rsid w:val="00615A0C"/>
    <w:rsid w:val="00615FA5"/>
    <w:rsid w:val="0061765E"/>
    <w:rsid w:val="00620433"/>
    <w:rsid w:val="00620F98"/>
    <w:rsid w:val="00620F99"/>
    <w:rsid w:val="00621A9C"/>
    <w:rsid w:val="00621B52"/>
    <w:rsid w:val="00621F8A"/>
    <w:rsid w:val="00622BE8"/>
    <w:rsid w:val="00622EFF"/>
    <w:rsid w:val="0062384A"/>
    <w:rsid w:val="00624CD3"/>
    <w:rsid w:val="00624F69"/>
    <w:rsid w:val="0062582C"/>
    <w:rsid w:val="006267FE"/>
    <w:rsid w:val="00626D3B"/>
    <w:rsid w:val="006271F9"/>
    <w:rsid w:val="00627878"/>
    <w:rsid w:val="00627970"/>
    <w:rsid w:val="00627D99"/>
    <w:rsid w:val="00627F9E"/>
    <w:rsid w:val="0063016C"/>
    <w:rsid w:val="0063046F"/>
    <w:rsid w:val="0063062B"/>
    <w:rsid w:val="006308E0"/>
    <w:rsid w:val="00630BA8"/>
    <w:rsid w:val="006310AF"/>
    <w:rsid w:val="00631621"/>
    <w:rsid w:val="00632331"/>
    <w:rsid w:val="00632370"/>
    <w:rsid w:val="00632781"/>
    <w:rsid w:val="00632963"/>
    <w:rsid w:val="00632A10"/>
    <w:rsid w:val="006332A0"/>
    <w:rsid w:val="00633DBB"/>
    <w:rsid w:val="0063587F"/>
    <w:rsid w:val="00635AE4"/>
    <w:rsid w:val="00635FB1"/>
    <w:rsid w:val="00636296"/>
    <w:rsid w:val="006367E1"/>
    <w:rsid w:val="00636A05"/>
    <w:rsid w:val="00636D97"/>
    <w:rsid w:val="00637490"/>
    <w:rsid w:val="00637D9E"/>
    <w:rsid w:val="00640981"/>
    <w:rsid w:val="006414C8"/>
    <w:rsid w:val="006416C5"/>
    <w:rsid w:val="0064190B"/>
    <w:rsid w:val="00642075"/>
    <w:rsid w:val="006422E7"/>
    <w:rsid w:val="00642E66"/>
    <w:rsid w:val="006437C4"/>
    <w:rsid w:val="00643860"/>
    <w:rsid w:val="00643A15"/>
    <w:rsid w:val="00643E00"/>
    <w:rsid w:val="00644079"/>
    <w:rsid w:val="00645EA8"/>
    <w:rsid w:val="0064609F"/>
    <w:rsid w:val="006461C4"/>
    <w:rsid w:val="00646473"/>
    <w:rsid w:val="006466C7"/>
    <w:rsid w:val="0064688D"/>
    <w:rsid w:val="00646AEF"/>
    <w:rsid w:val="00646F02"/>
    <w:rsid w:val="00647FBB"/>
    <w:rsid w:val="00647FBF"/>
    <w:rsid w:val="0065011E"/>
    <w:rsid w:val="00650466"/>
    <w:rsid w:val="00651D7D"/>
    <w:rsid w:val="00651DF2"/>
    <w:rsid w:val="00651FCC"/>
    <w:rsid w:val="006541FE"/>
    <w:rsid w:val="006543B4"/>
    <w:rsid w:val="006544C5"/>
    <w:rsid w:val="0065460F"/>
    <w:rsid w:val="00654D0C"/>
    <w:rsid w:val="00654E9C"/>
    <w:rsid w:val="006552BA"/>
    <w:rsid w:val="006552DA"/>
    <w:rsid w:val="00655CBE"/>
    <w:rsid w:val="0065690A"/>
    <w:rsid w:val="00656B8D"/>
    <w:rsid w:val="006579A9"/>
    <w:rsid w:val="006600B3"/>
    <w:rsid w:val="0066029B"/>
    <w:rsid w:val="00660A2D"/>
    <w:rsid w:val="00660A6B"/>
    <w:rsid w:val="00661004"/>
    <w:rsid w:val="00661762"/>
    <w:rsid w:val="00661DE8"/>
    <w:rsid w:val="00661E66"/>
    <w:rsid w:val="006622B3"/>
    <w:rsid w:val="00663156"/>
    <w:rsid w:val="0066349C"/>
    <w:rsid w:val="00663F67"/>
    <w:rsid w:val="006649FB"/>
    <w:rsid w:val="00664BB5"/>
    <w:rsid w:val="00664DC9"/>
    <w:rsid w:val="00665AA5"/>
    <w:rsid w:val="00666074"/>
    <w:rsid w:val="00667078"/>
    <w:rsid w:val="00667606"/>
    <w:rsid w:val="00667A02"/>
    <w:rsid w:val="00667D8C"/>
    <w:rsid w:val="00670186"/>
    <w:rsid w:val="00670762"/>
    <w:rsid w:val="0067078A"/>
    <w:rsid w:val="006717C0"/>
    <w:rsid w:val="00671E34"/>
    <w:rsid w:val="006722BB"/>
    <w:rsid w:val="00672937"/>
    <w:rsid w:val="006731F8"/>
    <w:rsid w:val="00673ED8"/>
    <w:rsid w:val="00674314"/>
    <w:rsid w:val="006746A1"/>
    <w:rsid w:val="00674AFC"/>
    <w:rsid w:val="006750F9"/>
    <w:rsid w:val="00676485"/>
    <w:rsid w:val="00676B66"/>
    <w:rsid w:val="00677026"/>
    <w:rsid w:val="0067768A"/>
    <w:rsid w:val="006778DE"/>
    <w:rsid w:val="00677C45"/>
    <w:rsid w:val="00680E12"/>
    <w:rsid w:val="0068101B"/>
    <w:rsid w:val="00681472"/>
    <w:rsid w:val="00681FC9"/>
    <w:rsid w:val="006829ED"/>
    <w:rsid w:val="00683449"/>
    <w:rsid w:val="0068387E"/>
    <w:rsid w:val="00684157"/>
    <w:rsid w:val="0068471D"/>
    <w:rsid w:val="00684BD2"/>
    <w:rsid w:val="00684C5C"/>
    <w:rsid w:val="006852BC"/>
    <w:rsid w:val="00685959"/>
    <w:rsid w:val="00686139"/>
    <w:rsid w:val="00686A4F"/>
    <w:rsid w:val="00687520"/>
    <w:rsid w:val="006903DE"/>
    <w:rsid w:val="006904FA"/>
    <w:rsid w:val="00690786"/>
    <w:rsid w:val="006907A7"/>
    <w:rsid w:val="0069084D"/>
    <w:rsid w:val="00690B73"/>
    <w:rsid w:val="00691415"/>
    <w:rsid w:val="00691587"/>
    <w:rsid w:val="006916CA"/>
    <w:rsid w:val="006917C0"/>
    <w:rsid w:val="00691A09"/>
    <w:rsid w:val="00691CBB"/>
    <w:rsid w:val="00691EEB"/>
    <w:rsid w:val="00692493"/>
    <w:rsid w:val="00692BDA"/>
    <w:rsid w:val="00692CFF"/>
    <w:rsid w:val="00692DA2"/>
    <w:rsid w:val="00693669"/>
    <w:rsid w:val="00693823"/>
    <w:rsid w:val="00693D69"/>
    <w:rsid w:val="00694B15"/>
    <w:rsid w:val="00694DFB"/>
    <w:rsid w:val="00694F7B"/>
    <w:rsid w:val="00694FDA"/>
    <w:rsid w:val="0069519A"/>
    <w:rsid w:val="006952A7"/>
    <w:rsid w:val="006954E0"/>
    <w:rsid w:val="00696ABA"/>
    <w:rsid w:val="00697164"/>
    <w:rsid w:val="00697325"/>
    <w:rsid w:val="00697387"/>
    <w:rsid w:val="006978F2"/>
    <w:rsid w:val="00697B56"/>
    <w:rsid w:val="00697CD3"/>
    <w:rsid w:val="00697E1F"/>
    <w:rsid w:val="006A0936"/>
    <w:rsid w:val="006A0985"/>
    <w:rsid w:val="006A0BAD"/>
    <w:rsid w:val="006A1197"/>
    <w:rsid w:val="006A1898"/>
    <w:rsid w:val="006A2171"/>
    <w:rsid w:val="006A22B9"/>
    <w:rsid w:val="006A2399"/>
    <w:rsid w:val="006A2FD9"/>
    <w:rsid w:val="006A30D6"/>
    <w:rsid w:val="006A3B4F"/>
    <w:rsid w:val="006A41D0"/>
    <w:rsid w:val="006A524F"/>
    <w:rsid w:val="006A53A4"/>
    <w:rsid w:val="006A5678"/>
    <w:rsid w:val="006A57BB"/>
    <w:rsid w:val="006A6C9E"/>
    <w:rsid w:val="006A6F8C"/>
    <w:rsid w:val="006A72E0"/>
    <w:rsid w:val="006A78E8"/>
    <w:rsid w:val="006A7D24"/>
    <w:rsid w:val="006B03FE"/>
    <w:rsid w:val="006B0531"/>
    <w:rsid w:val="006B0561"/>
    <w:rsid w:val="006B0570"/>
    <w:rsid w:val="006B0571"/>
    <w:rsid w:val="006B0A6C"/>
    <w:rsid w:val="006B0E65"/>
    <w:rsid w:val="006B10BF"/>
    <w:rsid w:val="006B13D8"/>
    <w:rsid w:val="006B1502"/>
    <w:rsid w:val="006B1BE4"/>
    <w:rsid w:val="006B1C4C"/>
    <w:rsid w:val="006B2076"/>
    <w:rsid w:val="006B2A97"/>
    <w:rsid w:val="006B2DA9"/>
    <w:rsid w:val="006B3339"/>
    <w:rsid w:val="006B3635"/>
    <w:rsid w:val="006B3B13"/>
    <w:rsid w:val="006B3CE2"/>
    <w:rsid w:val="006B517D"/>
    <w:rsid w:val="006B53C5"/>
    <w:rsid w:val="006B563B"/>
    <w:rsid w:val="006B60EB"/>
    <w:rsid w:val="006B63B3"/>
    <w:rsid w:val="006B66EF"/>
    <w:rsid w:val="006B6727"/>
    <w:rsid w:val="006B7370"/>
    <w:rsid w:val="006C0D9E"/>
    <w:rsid w:val="006C230E"/>
    <w:rsid w:val="006C26FE"/>
    <w:rsid w:val="006C2F55"/>
    <w:rsid w:val="006C31A7"/>
    <w:rsid w:val="006C31B2"/>
    <w:rsid w:val="006C3C41"/>
    <w:rsid w:val="006C4424"/>
    <w:rsid w:val="006C48EC"/>
    <w:rsid w:val="006C51EB"/>
    <w:rsid w:val="006C583F"/>
    <w:rsid w:val="006C5AE5"/>
    <w:rsid w:val="006C68EA"/>
    <w:rsid w:val="006C6C36"/>
    <w:rsid w:val="006C7A9D"/>
    <w:rsid w:val="006C7FCD"/>
    <w:rsid w:val="006D0750"/>
    <w:rsid w:val="006D07E7"/>
    <w:rsid w:val="006D0C09"/>
    <w:rsid w:val="006D35DF"/>
    <w:rsid w:val="006D3AE2"/>
    <w:rsid w:val="006D4471"/>
    <w:rsid w:val="006D4856"/>
    <w:rsid w:val="006D4885"/>
    <w:rsid w:val="006D4A5A"/>
    <w:rsid w:val="006D4C51"/>
    <w:rsid w:val="006D4E33"/>
    <w:rsid w:val="006D52EE"/>
    <w:rsid w:val="006D6979"/>
    <w:rsid w:val="006D6AAA"/>
    <w:rsid w:val="006D6BD3"/>
    <w:rsid w:val="006D718F"/>
    <w:rsid w:val="006D7248"/>
    <w:rsid w:val="006D743D"/>
    <w:rsid w:val="006E075C"/>
    <w:rsid w:val="006E0F5E"/>
    <w:rsid w:val="006E111A"/>
    <w:rsid w:val="006E1370"/>
    <w:rsid w:val="006E1DA3"/>
    <w:rsid w:val="006E27A2"/>
    <w:rsid w:val="006E2E9F"/>
    <w:rsid w:val="006E3466"/>
    <w:rsid w:val="006E3574"/>
    <w:rsid w:val="006E3874"/>
    <w:rsid w:val="006E3BF1"/>
    <w:rsid w:val="006E4063"/>
    <w:rsid w:val="006E4845"/>
    <w:rsid w:val="006E4914"/>
    <w:rsid w:val="006E49BC"/>
    <w:rsid w:val="006E4E72"/>
    <w:rsid w:val="006E53E7"/>
    <w:rsid w:val="006E62CC"/>
    <w:rsid w:val="006E65EF"/>
    <w:rsid w:val="006E66FD"/>
    <w:rsid w:val="006E6C7A"/>
    <w:rsid w:val="006E749C"/>
    <w:rsid w:val="006E75D2"/>
    <w:rsid w:val="006E7C04"/>
    <w:rsid w:val="006F0084"/>
    <w:rsid w:val="006F0586"/>
    <w:rsid w:val="006F05CD"/>
    <w:rsid w:val="006F152E"/>
    <w:rsid w:val="006F1CE6"/>
    <w:rsid w:val="006F2D64"/>
    <w:rsid w:val="006F3395"/>
    <w:rsid w:val="006F35DC"/>
    <w:rsid w:val="006F3DFF"/>
    <w:rsid w:val="006F4970"/>
    <w:rsid w:val="006F541E"/>
    <w:rsid w:val="006F596E"/>
    <w:rsid w:val="006F67F7"/>
    <w:rsid w:val="006F7152"/>
    <w:rsid w:val="006F72D5"/>
    <w:rsid w:val="006F77F1"/>
    <w:rsid w:val="006F79B5"/>
    <w:rsid w:val="006F7BD8"/>
    <w:rsid w:val="006F7DDF"/>
    <w:rsid w:val="00700C70"/>
    <w:rsid w:val="00700E76"/>
    <w:rsid w:val="0070138D"/>
    <w:rsid w:val="0070154F"/>
    <w:rsid w:val="00702C4F"/>
    <w:rsid w:val="007031F8"/>
    <w:rsid w:val="0070324B"/>
    <w:rsid w:val="00703291"/>
    <w:rsid w:val="007044A4"/>
    <w:rsid w:val="00705157"/>
    <w:rsid w:val="00705207"/>
    <w:rsid w:val="0070562F"/>
    <w:rsid w:val="0070571E"/>
    <w:rsid w:val="00705B07"/>
    <w:rsid w:val="00705E8D"/>
    <w:rsid w:val="0070645A"/>
    <w:rsid w:val="00706DE5"/>
    <w:rsid w:val="007070C2"/>
    <w:rsid w:val="007073A4"/>
    <w:rsid w:val="00707FE4"/>
    <w:rsid w:val="007105AE"/>
    <w:rsid w:val="007109F4"/>
    <w:rsid w:val="00710E89"/>
    <w:rsid w:val="0071152B"/>
    <w:rsid w:val="00711F4E"/>
    <w:rsid w:val="0071213C"/>
    <w:rsid w:val="00712147"/>
    <w:rsid w:val="007128D7"/>
    <w:rsid w:val="00713366"/>
    <w:rsid w:val="00713872"/>
    <w:rsid w:val="00713C25"/>
    <w:rsid w:val="007147A5"/>
    <w:rsid w:val="00714BBE"/>
    <w:rsid w:val="00715168"/>
    <w:rsid w:val="00715384"/>
    <w:rsid w:val="007153FA"/>
    <w:rsid w:val="00715410"/>
    <w:rsid w:val="00715818"/>
    <w:rsid w:val="0071581D"/>
    <w:rsid w:val="00717E1E"/>
    <w:rsid w:val="007203DC"/>
    <w:rsid w:val="00720912"/>
    <w:rsid w:val="00720D9D"/>
    <w:rsid w:val="00720E7C"/>
    <w:rsid w:val="00721295"/>
    <w:rsid w:val="00721409"/>
    <w:rsid w:val="007217E2"/>
    <w:rsid w:val="00721DDC"/>
    <w:rsid w:val="007227FA"/>
    <w:rsid w:val="00722B8E"/>
    <w:rsid w:val="007233EA"/>
    <w:rsid w:val="00723646"/>
    <w:rsid w:val="00724094"/>
    <w:rsid w:val="007247D8"/>
    <w:rsid w:val="0072512D"/>
    <w:rsid w:val="00725C90"/>
    <w:rsid w:val="00725F42"/>
    <w:rsid w:val="007260E1"/>
    <w:rsid w:val="007267A8"/>
    <w:rsid w:val="007303FA"/>
    <w:rsid w:val="00730905"/>
    <w:rsid w:val="00730933"/>
    <w:rsid w:val="00730C0C"/>
    <w:rsid w:val="00730E2B"/>
    <w:rsid w:val="0073186D"/>
    <w:rsid w:val="00731BE0"/>
    <w:rsid w:val="00732226"/>
    <w:rsid w:val="00732908"/>
    <w:rsid w:val="0073296E"/>
    <w:rsid w:val="00732A0F"/>
    <w:rsid w:val="00732E4A"/>
    <w:rsid w:val="007344E6"/>
    <w:rsid w:val="00735779"/>
    <w:rsid w:val="007367F8"/>
    <w:rsid w:val="007378CE"/>
    <w:rsid w:val="00737D57"/>
    <w:rsid w:val="00741CE6"/>
    <w:rsid w:val="0074252B"/>
    <w:rsid w:val="007426C7"/>
    <w:rsid w:val="00742809"/>
    <w:rsid w:val="00742B2C"/>
    <w:rsid w:val="00742DD1"/>
    <w:rsid w:val="00743476"/>
    <w:rsid w:val="0074483E"/>
    <w:rsid w:val="00746F85"/>
    <w:rsid w:val="007475D9"/>
    <w:rsid w:val="00747844"/>
    <w:rsid w:val="00747C4B"/>
    <w:rsid w:val="00747CC5"/>
    <w:rsid w:val="007500CE"/>
    <w:rsid w:val="00750347"/>
    <w:rsid w:val="00751719"/>
    <w:rsid w:val="00751C97"/>
    <w:rsid w:val="00752D8D"/>
    <w:rsid w:val="007531B5"/>
    <w:rsid w:val="00753CAA"/>
    <w:rsid w:val="0075476F"/>
    <w:rsid w:val="00754E5A"/>
    <w:rsid w:val="007550B1"/>
    <w:rsid w:val="00755629"/>
    <w:rsid w:val="00755D0D"/>
    <w:rsid w:val="007563D2"/>
    <w:rsid w:val="0075662E"/>
    <w:rsid w:val="00756A2D"/>
    <w:rsid w:val="00756B9C"/>
    <w:rsid w:val="00756DBD"/>
    <w:rsid w:val="00756EEA"/>
    <w:rsid w:val="007574CB"/>
    <w:rsid w:val="00757D92"/>
    <w:rsid w:val="00760449"/>
    <w:rsid w:val="007617FF"/>
    <w:rsid w:val="0076258A"/>
    <w:rsid w:val="00762726"/>
    <w:rsid w:val="00762CA9"/>
    <w:rsid w:val="00763256"/>
    <w:rsid w:val="00764253"/>
    <w:rsid w:val="007643C1"/>
    <w:rsid w:val="0076518E"/>
    <w:rsid w:val="007658A3"/>
    <w:rsid w:val="00766FC8"/>
    <w:rsid w:val="0076701A"/>
    <w:rsid w:val="007670CC"/>
    <w:rsid w:val="00771249"/>
    <w:rsid w:val="0077138E"/>
    <w:rsid w:val="00771775"/>
    <w:rsid w:val="00771F88"/>
    <w:rsid w:val="00772718"/>
    <w:rsid w:val="007731B6"/>
    <w:rsid w:val="007731DB"/>
    <w:rsid w:val="00773A0C"/>
    <w:rsid w:val="00773CCD"/>
    <w:rsid w:val="00774502"/>
    <w:rsid w:val="00774A9B"/>
    <w:rsid w:val="00774D6B"/>
    <w:rsid w:val="00775722"/>
    <w:rsid w:val="007760D5"/>
    <w:rsid w:val="0077681A"/>
    <w:rsid w:val="00780385"/>
    <w:rsid w:val="007805BD"/>
    <w:rsid w:val="007808C4"/>
    <w:rsid w:val="007823C9"/>
    <w:rsid w:val="00783256"/>
    <w:rsid w:val="007854AF"/>
    <w:rsid w:val="00785905"/>
    <w:rsid w:val="00786152"/>
    <w:rsid w:val="00786314"/>
    <w:rsid w:val="00786703"/>
    <w:rsid w:val="00787198"/>
    <w:rsid w:val="00787839"/>
    <w:rsid w:val="00787DA8"/>
    <w:rsid w:val="00790793"/>
    <w:rsid w:val="00792263"/>
    <w:rsid w:val="00792BC0"/>
    <w:rsid w:val="00792C6A"/>
    <w:rsid w:val="00792D37"/>
    <w:rsid w:val="00793CA9"/>
    <w:rsid w:val="007940CD"/>
    <w:rsid w:val="00794441"/>
    <w:rsid w:val="00794C37"/>
    <w:rsid w:val="00794C97"/>
    <w:rsid w:val="00795225"/>
    <w:rsid w:val="00796EEA"/>
    <w:rsid w:val="0079716C"/>
    <w:rsid w:val="00797635"/>
    <w:rsid w:val="007977C9"/>
    <w:rsid w:val="00797F31"/>
    <w:rsid w:val="007A0791"/>
    <w:rsid w:val="007A206F"/>
    <w:rsid w:val="007A20C7"/>
    <w:rsid w:val="007A2AEF"/>
    <w:rsid w:val="007A377B"/>
    <w:rsid w:val="007A3931"/>
    <w:rsid w:val="007A3BC5"/>
    <w:rsid w:val="007A3F08"/>
    <w:rsid w:val="007A53CB"/>
    <w:rsid w:val="007A55F0"/>
    <w:rsid w:val="007A5C1F"/>
    <w:rsid w:val="007A63BA"/>
    <w:rsid w:val="007A6587"/>
    <w:rsid w:val="007A65C6"/>
    <w:rsid w:val="007A6740"/>
    <w:rsid w:val="007A686F"/>
    <w:rsid w:val="007A6F8C"/>
    <w:rsid w:val="007A75E5"/>
    <w:rsid w:val="007A7882"/>
    <w:rsid w:val="007A7D7B"/>
    <w:rsid w:val="007B040A"/>
    <w:rsid w:val="007B07A9"/>
    <w:rsid w:val="007B1E9A"/>
    <w:rsid w:val="007B230A"/>
    <w:rsid w:val="007B3904"/>
    <w:rsid w:val="007B43C0"/>
    <w:rsid w:val="007B4724"/>
    <w:rsid w:val="007B4A33"/>
    <w:rsid w:val="007B4CC0"/>
    <w:rsid w:val="007B52DA"/>
    <w:rsid w:val="007B5AC6"/>
    <w:rsid w:val="007B5C3B"/>
    <w:rsid w:val="007B6CD2"/>
    <w:rsid w:val="007B6E49"/>
    <w:rsid w:val="007B78B9"/>
    <w:rsid w:val="007C05D8"/>
    <w:rsid w:val="007C07EF"/>
    <w:rsid w:val="007C0FDB"/>
    <w:rsid w:val="007C1805"/>
    <w:rsid w:val="007C1E46"/>
    <w:rsid w:val="007C2A54"/>
    <w:rsid w:val="007C2A95"/>
    <w:rsid w:val="007C373F"/>
    <w:rsid w:val="007C3CD5"/>
    <w:rsid w:val="007C4C57"/>
    <w:rsid w:val="007C55F4"/>
    <w:rsid w:val="007C5E6A"/>
    <w:rsid w:val="007C62D0"/>
    <w:rsid w:val="007C686F"/>
    <w:rsid w:val="007C7027"/>
    <w:rsid w:val="007C7276"/>
    <w:rsid w:val="007C780D"/>
    <w:rsid w:val="007D08F6"/>
    <w:rsid w:val="007D0A27"/>
    <w:rsid w:val="007D18EE"/>
    <w:rsid w:val="007D257C"/>
    <w:rsid w:val="007D2C5E"/>
    <w:rsid w:val="007D2D27"/>
    <w:rsid w:val="007D2F68"/>
    <w:rsid w:val="007D321A"/>
    <w:rsid w:val="007D331C"/>
    <w:rsid w:val="007D348A"/>
    <w:rsid w:val="007D360F"/>
    <w:rsid w:val="007D3919"/>
    <w:rsid w:val="007D3BDD"/>
    <w:rsid w:val="007D4490"/>
    <w:rsid w:val="007D4637"/>
    <w:rsid w:val="007D47A6"/>
    <w:rsid w:val="007D5668"/>
    <w:rsid w:val="007D5C67"/>
    <w:rsid w:val="007D6652"/>
    <w:rsid w:val="007D6676"/>
    <w:rsid w:val="007D66C9"/>
    <w:rsid w:val="007D6E47"/>
    <w:rsid w:val="007D7015"/>
    <w:rsid w:val="007D787F"/>
    <w:rsid w:val="007D7882"/>
    <w:rsid w:val="007D79A5"/>
    <w:rsid w:val="007E03B9"/>
    <w:rsid w:val="007E0C15"/>
    <w:rsid w:val="007E103A"/>
    <w:rsid w:val="007E1FEB"/>
    <w:rsid w:val="007E2AC7"/>
    <w:rsid w:val="007E2FD4"/>
    <w:rsid w:val="007E3277"/>
    <w:rsid w:val="007E4181"/>
    <w:rsid w:val="007E4BFF"/>
    <w:rsid w:val="007E54C8"/>
    <w:rsid w:val="007E58E6"/>
    <w:rsid w:val="007E5B34"/>
    <w:rsid w:val="007E5F8C"/>
    <w:rsid w:val="007E60DB"/>
    <w:rsid w:val="007E6B45"/>
    <w:rsid w:val="007F12CB"/>
    <w:rsid w:val="007F1C60"/>
    <w:rsid w:val="007F1DB4"/>
    <w:rsid w:val="007F241B"/>
    <w:rsid w:val="007F2552"/>
    <w:rsid w:val="007F2F37"/>
    <w:rsid w:val="007F2F70"/>
    <w:rsid w:val="007F407F"/>
    <w:rsid w:val="007F482E"/>
    <w:rsid w:val="007F49BD"/>
    <w:rsid w:val="007F59D4"/>
    <w:rsid w:val="007F5E7C"/>
    <w:rsid w:val="007F649B"/>
    <w:rsid w:val="007F64EA"/>
    <w:rsid w:val="007F68A1"/>
    <w:rsid w:val="007F6CF3"/>
    <w:rsid w:val="007F70E3"/>
    <w:rsid w:val="007F78FC"/>
    <w:rsid w:val="007F7D18"/>
    <w:rsid w:val="00801DB5"/>
    <w:rsid w:val="0080236E"/>
    <w:rsid w:val="00802704"/>
    <w:rsid w:val="00802CBB"/>
    <w:rsid w:val="0080302D"/>
    <w:rsid w:val="00805141"/>
    <w:rsid w:val="00805743"/>
    <w:rsid w:val="00805744"/>
    <w:rsid w:val="0080660B"/>
    <w:rsid w:val="0080685D"/>
    <w:rsid w:val="00806B4B"/>
    <w:rsid w:val="00807457"/>
    <w:rsid w:val="008076EB"/>
    <w:rsid w:val="008077A4"/>
    <w:rsid w:val="0081062A"/>
    <w:rsid w:val="0081093A"/>
    <w:rsid w:val="00810C56"/>
    <w:rsid w:val="00811B3F"/>
    <w:rsid w:val="00811BA1"/>
    <w:rsid w:val="008126A7"/>
    <w:rsid w:val="00812D44"/>
    <w:rsid w:val="00813295"/>
    <w:rsid w:val="00813814"/>
    <w:rsid w:val="00813BE5"/>
    <w:rsid w:val="00814179"/>
    <w:rsid w:val="0081423A"/>
    <w:rsid w:val="00814526"/>
    <w:rsid w:val="00814DB3"/>
    <w:rsid w:val="00815BDE"/>
    <w:rsid w:val="00815CC4"/>
    <w:rsid w:val="00815D93"/>
    <w:rsid w:val="00815EA1"/>
    <w:rsid w:val="008165A9"/>
    <w:rsid w:val="00816E0E"/>
    <w:rsid w:val="00816F97"/>
    <w:rsid w:val="0081759E"/>
    <w:rsid w:val="008202B6"/>
    <w:rsid w:val="008206DD"/>
    <w:rsid w:val="00820D52"/>
    <w:rsid w:val="00820DB5"/>
    <w:rsid w:val="00821232"/>
    <w:rsid w:val="00821656"/>
    <w:rsid w:val="00821AC4"/>
    <w:rsid w:val="0082224A"/>
    <w:rsid w:val="00822459"/>
    <w:rsid w:val="008230B1"/>
    <w:rsid w:val="008230BB"/>
    <w:rsid w:val="008233AB"/>
    <w:rsid w:val="00824320"/>
    <w:rsid w:val="008243EB"/>
    <w:rsid w:val="008245F7"/>
    <w:rsid w:val="00824834"/>
    <w:rsid w:val="00824BCE"/>
    <w:rsid w:val="0082568A"/>
    <w:rsid w:val="0082755B"/>
    <w:rsid w:val="0082760A"/>
    <w:rsid w:val="00827633"/>
    <w:rsid w:val="00827BB1"/>
    <w:rsid w:val="00827DF2"/>
    <w:rsid w:val="00827F56"/>
    <w:rsid w:val="00830AAF"/>
    <w:rsid w:val="00830BB6"/>
    <w:rsid w:val="00830E9B"/>
    <w:rsid w:val="00830EE5"/>
    <w:rsid w:val="00831817"/>
    <w:rsid w:val="00831936"/>
    <w:rsid w:val="008327A6"/>
    <w:rsid w:val="008333D2"/>
    <w:rsid w:val="0083350B"/>
    <w:rsid w:val="00833DD9"/>
    <w:rsid w:val="00834D55"/>
    <w:rsid w:val="008355BE"/>
    <w:rsid w:val="00835CF5"/>
    <w:rsid w:val="00835EAB"/>
    <w:rsid w:val="00835FA5"/>
    <w:rsid w:val="008404F9"/>
    <w:rsid w:val="00840576"/>
    <w:rsid w:val="008407F5"/>
    <w:rsid w:val="008408CB"/>
    <w:rsid w:val="00840BE7"/>
    <w:rsid w:val="008413AB"/>
    <w:rsid w:val="00842264"/>
    <w:rsid w:val="00843203"/>
    <w:rsid w:val="00844712"/>
    <w:rsid w:val="008454FB"/>
    <w:rsid w:val="0084550A"/>
    <w:rsid w:val="0084647E"/>
    <w:rsid w:val="00846BFE"/>
    <w:rsid w:val="00846CD5"/>
    <w:rsid w:val="00846DE0"/>
    <w:rsid w:val="0084714D"/>
    <w:rsid w:val="00847419"/>
    <w:rsid w:val="00847557"/>
    <w:rsid w:val="00847831"/>
    <w:rsid w:val="008478A2"/>
    <w:rsid w:val="008502D3"/>
    <w:rsid w:val="00850619"/>
    <w:rsid w:val="00850BBB"/>
    <w:rsid w:val="0085109F"/>
    <w:rsid w:val="00851612"/>
    <w:rsid w:val="008519E3"/>
    <w:rsid w:val="00851E9B"/>
    <w:rsid w:val="008529D2"/>
    <w:rsid w:val="00852E8E"/>
    <w:rsid w:val="00853085"/>
    <w:rsid w:val="0085324E"/>
    <w:rsid w:val="008535DC"/>
    <w:rsid w:val="00853B5A"/>
    <w:rsid w:val="00853E00"/>
    <w:rsid w:val="00853E69"/>
    <w:rsid w:val="008543B1"/>
    <w:rsid w:val="0085459F"/>
    <w:rsid w:val="00854B3E"/>
    <w:rsid w:val="00854D94"/>
    <w:rsid w:val="00854F90"/>
    <w:rsid w:val="008556AE"/>
    <w:rsid w:val="00855CD2"/>
    <w:rsid w:val="00855DCB"/>
    <w:rsid w:val="00855F9A"/>
    <w:rsid w:val="00857C9B"/>
    <w:rsid w:val="00857D56"/>
    <w:rsid w:val="00857D80"/>
    <w:rsid w:val="008601F9"/>
    <w:rsid w:val="00860A98"/>
    <w:rsid w:val="008616C3"/>
    <w:rsid w:val="008616DB"/>
    <w:rsid w:val="00861A7D"/>
    <w:rsid w:val="008624E6"/>
    <w:rsid w:val="0086260A"/>
    <w:rsid w:val="00862644"/>
    <w:rsid w:val="008631D5"/>
    <w:rsid w:val="008644DD"/>
    <w:rsid w:val="00864EB3"/>
    <w:rsid w:val="00865211"/>
    <w:rsid w:val="0086527F"/>
    <w:rsid w:val="00865854"/>
    <w:rsid w:val="008659B6"/>
    <w:rsid w:val="00865F42"/>
    <w:rsid w:val="00865F87"/>
    <w:rsid w:val="0086606B"/>
    <w:rsid w:val="008664DA"/>
    <w:rsid w:val="00866FDA"/>
    <w:rsid w:val="008673C5"/>
    <w:rsid w:val="00867A73"/>
    <w:rsid w:val="00867DC0"/>
    <w:rsid w:val="0087073A"/>
    <w:rsid w:val="0087074B"/>
    <w:rsid w:val="00870905"/>
    <w:rsid w:val="00871197"/>
    <w:rsid w:val="00871B49"/>
    <w:rsid w:val="008726DA"/>
    <w:rsid w:val="00872C3B"/>
    <w:rsid w:val="00872EBA"/>
    <w:rsid w:val="0087396A"/>
    <w:rsid w:val="00873BE4"/>
    <w:rsid w:val="00874364"/>
    <w:rsid w:val="00874385"/>
    <w:rsid w:val="00874586"/>
    <w:rsid w:val="008747B9"/>
    <w:rsid w:val="00874DD8"/>
    <w:rsid w:val="00874E19"/>
    <w:rsid w:val="008759A3"/>
    <w:rsid w:val="00875F7B"/>
    <w:rsid w:val="008768E0"/>
    <w:rsid w:val="00877152"/>
    <w:rsid w:val="00877A06"/>
    <w:rsid w:val="00877C19"/>
    <w:rsid w:val="008804A8"/>
    <w:rsid w:val="00880745"/>
    <w:rsid w:val="00880E36"/>
    <w:rsid w:val="00881048"/>
    <w:rsid w:val="00881373"/>
    <w:rsid w:val="00881828"/>
    <w:rsid w:val="008821DC"/>
    <w:rsid w:val="008824FC"/>
    <w:rsid w:val="0088261C"/>
    <w:rsid w:val="00882758"/>
    <w:rsid w:val="00882B02"/>
    <w:rsid w:val="00882EA3"/>
    <w:rsid w:val="0088341D"/>
    <w:rsid w:val="008834E0"/>
    <w:rsid w:val="00883899"/>
    <w:rsid w:val="0088448E"/>
    <w:rsid w:val="0088486B"/>
    <w:rsid w:val="008852A7"/>
    <w:rsid w:val="008852EB"/>
    <w:rsid w:val="00885EB3"/>
    <w:rsid w:val="00885FC2"/>
    <w:rsid w:val="00886418"/>
    <w:rsid w:val="00886C1F"/>
    <w:rsid w:val="00886FD6"/>
    <w:rsid w:val="00887DAB"/>
    <w:rsid w:val="00887F80"/>
    <w:rsid w:val="00890667"/>
    <w:rsid w:val="00890858"/>
    <w:rsid w:val="008909D5"/>
    <w:rsid w:val="00890BCC"/>
    <w:rsid w:val="00891051"/>
    <w:rsid w:val="0089111A"/>
    <w:rsid w:val="00891746"/>
    <w:rsid w:val="00891EAA"/>
    <w:rsid w:val="00891F7F"/>
    <w:rsid w:val="008922EC"/>
    <w:rsid w:val="008923A3"/>
    <w:rsid w:val="00892412"/>
    <w:rsid w:val="00892BC6"/>
    <w:rsid w:val="00894A08"/>
    <w:rsid w:val="00894A99"/>
    <w:rsid w:val="00895122"/>
    <w:rsid w:val="0089576B"/>
    <w:rsid w:val="00895F50"/>
    <w:rsid w:val="00896100"/>
    <w:rsid w:val="00896E5C"/>
    <w:rsid w:val="008974D6"/>
    <w:rsid w:val="008A02C7"/>
    <w:rsid w:val="008A02CE"/>
    <w:rsid w:val="008A19E6"/>
    <w:rsid w:val="008A22F4"/>
    <w:rsid w:val="008A2520"/>
    <w:rsid w:val="008A2823"/>
    <w:rsid w:val="008A2AF1"/>
    <w:rsid w:val="008A3150"/>
    <w:rsid w:val="008A347C"/>
    <w:rsid w:val="008A3D21"/>
    <w:rsid w:val="008A4A54"/>
    <w:rsid w:val="008A550B"/>
    <w:rsid w:val="008A5516"/>
    <w:rsid w:val="008A5CC0"/>
    <w:rsid w:val="008A6490"/>
    <w:rsid w:val="008A64FA"/>
    <w:rsid w:val="008A769B"/>
    <w:rsid w:val="008A7860"/>
    <w:rsid w:val="008A78AC"/>
    <w:rsid w:val="008A7FBD"/>
    <w:rsid w:val="008B0F3D"/>
    <w:rsid w:val="008B10F1"/>
    <w:rsid w:val="008B1198"/>
    <w:rsid w:val="008B140D"/>
    <w:rsid w:val="008B153C"/>
    <w:rsid w:val="008B1881"/>
    <w:rsid w:val="008B1890"/>
    <w:rsid w:val="008B1B01"/>
    <w:rsid w:val="008B1F3A"/>
    <w:rsid w:val="008B259A"/>
    <w:rsid w:val="008B2767"/>
    <w:rsid w:val="008B2C83"/>
    <w:rsid w:val="008B2CF2"/>
    <w:rsid w:val="008B2FFA"/>
    <w:rsid w:val="008B3811"/>
    <w:rsid w:val="008B401E"/>
    <w:rsid w:val="008B42FD"/>
    <w:rsid w:val="008B4A6E"/>
    <w:rsid w:val="008B4B52"/>
    <w:rsid w:val="008B4C2C"/>
    <w:rsid w:val="008B4FBC"/>
    <w:rsid w:val="008B669D"/>
    <w:rsid w:val="008B6824"/>
    <w:rsid w:val="008B74B7"/>
    <w:rsid w:val="008C1813"/>
    <w:rsid w:val="008C186F"/>
    <w:rsid w:val="008C1A03"/>
    <w:rsid w:val="008C1AE0"/>
    <w:rsid w:val="008C1DE1"/>
    <w:rsid w:val="008C21C6"/>
    <w:rsid w:val="008C241F"/>
    <w:rsid w:val="008C257C"/>
    <w:rsid w:val="008C2C81"/>
    <w:rsid w:val="008C3318"/>
    <w:rsid w:val="008C4169"/>
    <w:rsid w:val="008C42B3"/>
    <w:rsid w:val="008C54E2"/>
    <w:rsid w:val="008C56F5"/>
    <w:rsid w:val="008C586B"/>
    <w:rsid w:val="008C67D9"/>
    <w:rsid w:val="008C6D04"/>
    <w:rsid w:val="008C6DAD"/>
    <w:rsid w:val="008D0649"/>
    <w:rsid w:val="008D0BA3"/>
    <w:rsid w:val="008D10C4"/>
    <w:rsid w:val="008D1E5E"/>
    <w:rsid w:val="008D28FD"/>
    <w:rsid w:val="008D2C72"/>
    <w:rsid w:val="008D2EDA"/>
    <w:rsid w:val="008D32F3"/>
    <w:rsid w:val="008D335C"/>
    <w:rsid w:val="008D34AD"/>
    <w:rsid w:val="008D3A7E"/>
    <w:rsid w:val="008D40B5"/>
    <w:rsid w:val="008D4C9F"/>
    <w:rsid w:val="008D4DED"/>
    <w:rsid w:val="008D530F"/>
    <w:rsid w:val="008D53FA"/>
    <w:rsid w:val="008D5E6E"/>
    <w:rsid w:val="008D66FF"/>
    <w:rsid w:val="008D68DB"/>
    <w:rsid w:val="008D6C5D"/>
    <w:rsid w:val="008E1509"/>
    <w:rsid w:val="008E198E"/>
    <w:rsid w:val="008E21E5"/>
    <w:rsid w:val="008E2472"/>
    <w:rsid w:val="008E25FC"/>
    <w:rsid w:val="008E2DAD"/>
    <w:rsid w:val="008E2DBC"/>
    <w:rsid w:val="008E31E7"/>
    <w:rsid w:val="008E4051"/>
    <w:rsid w:val="008E43E1"/>
    <w:rsid w:val="008E4780"/>
    <w:rsid w:val="008E4B06"/>
    <w:rsid w:val="008E4E97"/>
    <w:rsid w:val="008E5A48"/>
    <w:rsid w:val="008E66EF"/>
    <w:rsid w:val="008E6735"/>
    <w:rsid w:val="008E72AE"/>
    <w:rsid w:val="008E7874"/>
    <w:rsid w:val="008F03DB"/>
    <w:rsid w:val="008F042D"/>
    <w:rsid w:val="008F06EA"/>
    <w:rsid w:val="008F0DD9"/>
    <w:rsid w:val="008F1B13"/>
    <w:rsid w:val="008F1B9F"/>
    <w:rsid w:val="008F1BBC"/>
    <w:rsid w:val="008F1BC1"/>
    <w:rsid w:val="008F22D0"/>
    <w:rsid w:val="008F24BF"/>
    <w:rsid w:val="008F2733"/>
    <w:rsid w:val="008F27E8"/>
    <w:rsid w:val="008F363F"/>
    <w:rsid w:val="008F4CE6"/>
    <w:rsid w:val="008F5021"/>
    <w:rsid w:val="008F61FE"/>
    <w:rsid w:val="008F6E58"/>
    <w:rsid w:val="008F7015"/>
    <w:rsid w:val="008F70E6"/>
    <w:rsid w:val="008F7E94"/>
    <w:rsid w:val="00900B77"/>
    <w:rsid w:val="00900E38"/>
    <w:rsid w:val="009013DE"/>
    <w:rsid w:val="0090146E"/>
    <w:rsid w:val="00901734"/>
    <w:rsid w:val="00901755"/>
    <w:rsid w:val="00901A05"/>
    <w:rsid w:val="00901A40"/>
    <w:rsid w:val="00902207"/>
    <w:rsid w:val="00903467"/>
    <w:rsid w:val="0090351B"/>
    <w:rsid w:val="00903CC6"/>
    <w:rsid w:val="00903D00"/>
    <w:rsid w:val="00903FA4"/>
    <w:rsid w:val="00904F92"/>
    <w:rsid w:val="009057E8"/>
    <w:rsid w:val="009061DA"/>
    <w:rsid w:val="0090623C"/>
    <w:rsid w:val="0090646C"/>
    <w:rsid w:val="00906971"/>
    <w:rsid w:val="00906B45"/>
    <w:rsid w:val="00906C59"/>
    <w:rsid w:val="009070C6"/>
    <w:rsid w:val="0090732F"/>
    <w:rsid w:val="00907E50"/>
    <w:rsid w:val="00910846"/>
    <w:rsid w:val="00910DAE"/>
    <w:rsid w:val="00911FD3"/>
    <w:rsid w:val="00912130"/>
    <w:rsid w:val="009121C2"/>
    <w:rsid w:val="009124A8"/>
    <w:rsid w:val="009125CC"/>
    <w:rsid w:val="00912708"/>
    <w:rsid w:val="00913040"/>
    <w:rsid w:val="00913A4A"/>
    <w:rsid w:val="00913C70"/>
    <w:rsid w:val="00914377"/>
    <w:rsid w:val="009147A6"/>
    <w:rsid w:val="00914DE1"/>
    <w:rsid w:val="00914F24"/>
    <w:rsid w:val="00915204"/>
    <w:rsid w:val="00915A13"/>
    <w:rsid w:val="00915C40"/>
    <w:rsid w:val="009161E7"/>
    <w:rsid w:val="009164E5"/>
    <w:rsid w:val="0091654B"/>
    <w:rsid w:val="0091666F"/>
    <w:rsid w:val="009167FA"/>
    <w:rsid w:val="00916B04"/>
    <w:rsid w:val="00916D8D"/>
    <w:rsid w:val="00916FF5"/>
    <w:rsid w:val="0091712F"/>
    <w:rsid w:val="00917D75"/>
    <w:rsid w:val="0092002E"/>
    <w:rsid w:val="0092026E"/>
    <w:rsid w:val="00920368"/>
    <w:rsid w:val="00921673"/>
    <w:rsid w:val="00921BA8"/>
    <w:rsid w:val="00921FCC"/>
    <w:rsid w:val="00922449"/>
    <w:rsid w:val="00922768"/>
    <w:rsid w:val="00923001"/>
    <w:rsid w:val="009232A0"/>
    <w:rsid w:val="009233A2"/>
    <w:rsid w:val="0092381B"/>
    <w:rsid w:val="00923ED9"/>
    <w:rsid w:val="0092478C"/>
    <w:rsid w:val="00924DA8"/>
    <w:rsid w:val="009251C0"/>
    <w:rsid w:val="009256AB"/>
    <w:rsid w:val="00925C73"/>
    <w:rsid w:val="00925E73"/>
    <w:rsid w:val="00926607"/>
    <w:rsid w:val="00926A16"/>
    <w:rsid w:val="00926AA5"/>
    <w:rsid w:val="00927795"/>
    <w:rsid w:val="009279F6"/>
    <w:rsid w:val="00927B94"/>
    <w:rsid w:val="00930066"/>
    <w:rsid w:val="009300FA"/>
    <w:rsid w:val="0093181E"/>
    <w:rsid w:val="00931CD7"/>
    <w:rsid w:val="00931EA0"/>
    <w:rsid w:val="00932674"/>
    <w:rsid w:val="009330CF"/>
    <w:rsid w:val="0093347E"/>
    <w:rsid w:val="0093380B"/>
    <w:rsid w:val="009343AB"/>
    <w:rsid w:val="0093444F"/>
    <w:rsid w:val="00934951"/>
    <w:rsid w:val="009352BE"/>
    <w:rsid w:val="00935766"/>
    <w:rsid w:val="00935F7C"/>
    <w:rsid w:val="00936F8F"/>
    <w:rsid w:val="009373F1"/>
    <w:rsid w:val="00937E0B"/>
    <w:rsid w:val="00937F73"/>
    <w:rsid w:val="00940604"/>
    <w:rsid w:val="009406E0"/>
    <w:rsid w:val="00940EE1"/>
    <w:rsid w:val="009411D5"/>
    <w:rsid w:val="0094173E"/>
    <w:rsid w:val="00942EA3"/>
    <w:rsid w:val="00942FD3"/>
    <w:rsid w:val="00943183"/>
    <w:rsid w:val="009431C9"/>
    <w:rsid w:val="0094395A"/>
    <w:rsid w:val="00944667"/>
    <w:rsid w:val="00944840"/>
    <w:rsid w:val="00944846"/>
    <w:rsid w:val="00944A15"/>
    <w:rsid w:val="00944A29"/>
    <w:rsid w:val="00944C90"/>
    <w:rsid w:val="009457F1"/>
    <w:rsid w:val="00945C1A"/>
    <w:rsid w:val="00945C2D"/>
    <w:rsid w:val="00947133"/>
    <w:rsid w:val="00947442"/>
    <w:rsid w:val="00947DE1"/>
    <w:rsid w:val="00947EC3"/>
    <w:rsid w:val="00950729"/>
    <w:rsid w:val="00950784"/>
    <w:rsid w:val="009512A2"/>
    <w:rsid w:val="00951848"/>
    <w:rsid w:val="009518FC"/>
    <w:rsid w:val="009527F7"/>
    <w:rsid w:val="00952E88"/>
    <w:rsid w:val="00952EF6"/>
    <w:rsid w:val="00952F69"/>
    <w:rsid w:val="00953D21"/>
    <w:rsid w:val="00953F1C"/>
    <w:rsid w:val="009540F9"/>
    <w:rsid w:val="009543F9"/>
    <w:rsid w:val="00954D62"/>
    <w:rsid w:val="00955320"/>
    <w:rsid w:val="00955A81"/>
    <w:rsid w:val="00956AB0"/>
    <w:rsid w:val="00956B5A"/>
    <w:rsid w:val="009571A1"/>
    <w:rsid w:val="00957656"/>
    <w:rsid w:val="009579FC"/>
    <w:rsid w:val="00957FE7"/>
    <w:rsid w:val="00960A57"/>
    <w:rsid w:val="00961031"/>
    <w:rsid w:val="00961B49"/>
    <w:rsid w:val="00962B6E"/>
    <w:rsid w:val="00962D0D"/>
    <w:rsid w:val="00962D4B"/>
    <w:rsid w:val="009638A1"/>
    <w:rsid w:val="00963D27"/>
    <w:rsid w:val="00963DE6"/>
    <w:rsid w:val="00963FEA"/>
    <w:rsid w:val="009640FF"/>
    <w:rsid w:val="00964869"/>
    <w:rsid w:val="009648B8"/>
    <w:rsid w:val="0096494E"/>
    <w:rsid w:val="00964A4F"/>
    <w:rsid w:val="00964B09"/>
    <w:rsid w:val="009653DD"/>
    <w:rsid w:val="0096541F"/>
    <w:rsid w:val="009706C0"/>
    <w:rsid w:val="00970C6A"/>
    <w:rsid w:val="00970DA0"/>
    <w:rsid w:val="0097103F"/>
    <w:rsid w:val="00971C7A"/>
    <w:rsid w:val="00971D95"/>
    <w:rsid w:val="00972453"/>
    <w:rsid w:val="0097288F"/>
    <w:rsid w:val="00972BC1"/>
    <w:rsid w:val="00972CA2"/>
    <w:rsid w:val="00972F98"/>
    <w:rsid w:val="00973A3E"/>
    <w:rsid w:val="00974780"/>
    <w:rsid w:val="00974E55"/>
    <w:rsid w:val="00974FB5"/>
    <w:rsid w:val="00975318"/>
    <w:rsid w:val="0097537D"/>
    <w:rsid w:val="0097548D"/>
    <w:rsid w:val="009758E1"/>
    <w:rsid w:val="0097602A"/>
    <w:rsid w:val="00976234"/>
    <w:rsid w:val="009768FB"/>
    <w:rsid w:val="00976C3C"/>
    <w:rsid w:val="00977085"/>
    <w:rsid w:val="0097736D"/>
    <w:rsid w:val="00977935"/>
    <w:rsid w:val="00977A9E"/>
    <w:rsid w:val="0098054C"/>
    <w:rsid w:val="00980E48"/>
    <w:rsid w:val="00982C47"/>
    <w:rsid w:val="00983B89"/>
    <w:rsid w:val="00984971"/>
    <w:rsid w:val="00984A90"/>
    <w:rsid w:val="00984E32"/>
    <w:rsid w:val="00985B3D"/>
    <w:rsid w:val="0098682C"/>
    <w:rsid w:val="00986F96"/>
    <w:rsid w:val="009872D1"/>
    <w:rsid w:val="00987B14"/>
    <w:rsid w:val="0099087D"/>
    <w:rsid w:val="00990956"/>
    <w:rsid w:val="00991ADD"/>
    <w:rsid w:val="00992302"/>
    <w:rsid w:val="0099351E"/>
    <w:rsid w:val="009935F8"/>
    <w:rsid w:val="00994683"/>
    <w:rsid w:val="00994CB6"/>
    <w:rsid w:val="00996C4D"/>
    <w:rsid w:val="00996C97"/>
    <w:rsid w:val="00997888"/>
    <w:rsid w:val="009A027A"/>
    <w:rsid w:val="009A065F"/>
    <w:rsid w:val="009A0C68"/>
    <w:rsid w:val="009A1547"/>
    <w:rsid w:val="009A2038"/>
    <w:rsid w:val="009A216B"/>
    <w:rsid w:val="009A26BC"/>
    <w:rsid w:val="009A27A9"/>
    <w:rsid w:val="009A27D2"/>
    <w:rsid w:val="009A287B"/>
    <w:rsid w:val="009A305D"/>
    <w:rsid w:val="009A30DB"/>
    <w:rsid w:val="009A35F2"/>
    <w:rsid w:val="009A3E0B"/>
    <w:rsid w:val="009A4136"/>
    <w:rsid w:val="009A4394"/>
    <w:rsid w:val="009A4A3B"/>
    <w:rsid w:val="009A4CD4"/>
    <w:rsid w:val="009A4D4B"/>
    <w:rsid w:val="009A4D7F"/>
    <w:rsid w:val="009A5459"/>
    <w:rsid w:val="009A5BC1"/>
    <w:rsid w:val="009A6BE9"/>
    <w:rsid w:val="009A718F"/>
    <w:rsid w:val="009A7A32"/>
    <w:rsid w:val="009B0DD2"/>
    <w:rsid w:val="009B0E44"/>
    <w:rsid w:val="009B1057"/>
    <w:rsid w:val="009B112F"/>
    <w:rsid w:val="009B1567"/>
    <w:rsid w:val="009B2245"/>
    <w:rsid w:val="009B28C2"/>
    <w:rsid w:val="009B2DF7"/>
    <w:rsid w:val="009B2EAF"/>
    <w:rsid w:val="009B3CDD"/>
    <w:rsid w:val="009B40FD"/>
    <w:rsid w:val="009B503F"/>
    <w:rsid w:val="009B5A6F"/>
    <w:rsid w:val="009B6770"/>
    <w:rsid w:val="009B69B9"/>
    <w:rsid w:val="009B7CD8"/>
    <w:rsid w:val="009B7DB3"/>
    <w:rsid w:val="009C0B84"/>
    <w:rsid w:val="009C0E05"/>
    <w:rsid w:val="009C0E5C"/>
    <w:rsid w:val="009C1007"/>
    <w:rsid w:val="009C1018"/>
    <w:rsid w:val="009C19BB"/>
    <w:rsid w:val="009C1ADB"/>
    <w:rsid w:val="009C2108"/>
    <w:rsid w:val="009C255D"/>
    <w:rsid w:val="009C2661"/>
    <w:rsid w:val="009C3ACD"/>
    <w:rsid w:val="009C438C"/>
    <w:rsid w:val="009C4FFD"/>
    <w:rsid w:val="009C599B"/>
    <w:rsid w:val="009C5BA7"/>
    <w:rsid w:val="009C5C6D"/>
    <w:rsid w:val="009C64A3"/>
    <w:rsid w:val="009C674D"/>
    <w:rsid w:val="009C685A"/>
    <w:rsid w:val="009C71B0"/>
    <w:rsid w:val="009C7313"/>
    <w:rsid w:val="009C771C"/>
    <w:rsid w:val="009D04CF"/>
    <w:rsid w:val="009D22BE"/>
    <w:rsid w:val="009D271E"/>
    <w:rsid w:val="009D3665"/>
    <w:rsid w:val="009D3768"/>
    <w:rsid w:val="009D37ED"/>
    <w:rsid w:val="009D3A28"/>
    <w:rsid w:val="009D4447"/>
    <w:rsid w:val="009D44CD"/>
    <w:rsid w:val="009D496D"/>
    <w:rsid w:val="009D4980"/>
    <w:rsid w:val="009D5A05"/>
    <w:rsid w:val="009D5E62"/>
    <w:rsid w:val="009D62A1"/>
    <w:rsid w:val="009D63ED"/>
    <w:rsid w:val="009D65BD"/>
    <w:rsid w:val="009E08FC"/>
    <w:rsid w:val="009E09BF"/>
    <w:rsid w:val="009E12FE"/>
    <w:rsid w:val="009E187C"/>
    <w:rsid w:val="009E1D70"/>
    <w:rsid w:val="009E1E10"/>
    <w:rsid w:val="009E2013"/>
    <w:rsid w:val="009E2976"/>
    <w:rsid w:val="009E399D"/>
    <w:rsid w:val="009E3C9F"/>
    <w:rsid w:val="009E4181"/>
    <w:rsid w:val="009E45E7"/>
    <w:rsid w:val="009E4BD9"/>
    <w:rsid w:val="009E5788"/>
    <w:rsid w:val="009E57C6"/>
    <w:rsid w:val="009E5815"/>
    <w:rsid w:val="009E5AA5"/>
    <w:rsid w:val="009E6091"/>
    <w:rsid w:val="009E66CB"/>
    <w:rsid w:val="009E67A6"/>
    <w:rsid w:val="009E6B59"/>
    <w:rsid w:val="009E772B"/>
    <w:rsid w:val="009E7F01"/>
    <w:rsid w:val="009F0230"/>
    <w:rsid w:val="009F09D4"/>
    <w:rsid w:val="009F0C89"/>
    <w:rsid w:val="009F11CE"/>
    <w:rsid w:val="009F240F"/>
    <w:rsid w:val="009F2633"/>
    <w:rsid w:val="009F2ED6"/>
    <w:rsid w:val="009F3EBB"/>
    <w:rsid w:val="009F4375"/>
    <w:rsid w:val="009F4C1E"/>
    <w:rsid w:val="009F4F69"/>
    <w:rsid w:val="009F54A2"/>
    <w:rsid w:val="009F5654"/>
    <w:rsid w:val="009F6B00"/>
    <w:rsid w:val="009F6D4E"/>
    <w:rsid w:val="009F7581"/>
    <w:rsid w:val="009F7BE9"/>
    <w:rsid w:val="00A00056"/>
    <w:rsid w:val="00A015DE"/>
    <w:rsid w:val="00A01A07"/>
    <w:rsid w:val="00A01ADF"/>
    <w:rsid w:val="00A01F69"/>
    <w:rsid w:val="00A02287"/>
    <w:rsid w:val="00A02968"/>
    <w:rsid w:val="00A02E14"/>
    <w:rsid w:val="00A03032"/>
    <w:rsid w:val="00A033EC"/>
    <w:rsid w:val="00A0379A"/>
    <w:rsid w:val="00A03921"/>
    <w:rsid w:val="00A03F8A"/>
    <w:rsid w:val="00A0408D"/>
    <w:rsid w:val="00A043BD"/>
    <w:rsid w:val="00A04FBD"/>
    <w:rsid w:val="00A05053"/>
    <w:rsid w:val="00A053DE"/>
    <w:rsid w:val="00A06BF9"/>
    <w:rsid w:val="00A076AB"/>
    <w:rsid w:val="00A07B3E"/>
    <w:rsid w:val="00A07B4B"/>
    <w:rsid w:val="00A10127"/>
    <w:rsid w:val="00A1079C"/>
    <w:rsid w:val="00A10BE9"/>
    <w:rsid w:val="00A10BED"/>
    <w:rsid w:val="00A11054"/>
    <w:rsid w:val="00A119B0"/>
    <w:rsid w:val="00A12011"/>
    <w:rsid w:val="00A122A0"/>
    <w:rsid w:val="00A12500"/>
    <w:rsid w:val="00A125DB"/>
    <w:rsid w:val="00A126B0"/>
    <w:rsid w:val="00A12EC7"/>
    <w:rsid w:val="00A13C7A"/>
    <w:rsid w:val="00A145D5"/>
    <w:rsid w:val="00A14865"/>
    <w:rsid w:val="00A149B0"/>
    <w:rsid w:val="00A1558C"/>
    <w:rsid w:val="00A156E0"/>
    <w:rsid w:val="00A15B93"/>
    <w:rsid w:val="00A15D35"/>
    <w:rsid w:val="00A163E8"/>
    <w:rsid w:val="00A1674C"/>
    <w:rsid w:val="00A169EE"/>
    <w:rsid w:val="00A16D48"/>
    <w:rsid w:val="00A16E66"/>
    <w:rsid w:val="00A1741A"/>
    <w:rsid w:val="00A17CC2"/>
    <w:rsid w:val="00A209BA"/>
    <w:rsid w:val="00A210EA"/>
    <w:rsid w:val="00A237C0"/>
    <w:rsid w:val="00A24446"/>
    <w:rsid w:val="00A2456E"/>
    <w:rsid w:val="00A24780"/>
    <w:rsid w:val="00A248A3"/>
    <w:rsid w:val="00A24C74"/>
    <w:rsid w:val="00A24E4D"/>
    <w:rsid w:val="00A250B1"/>
    <w:rsid w:val="00A25839"/>
    <w:rsid w:val="00A263A6"/>
    <w:rsid w:val="00A26961"/>
    <w:rsid w:val="00A26A5E"/>
    <w:rsid w:val="00A27116"/>
    <w:rsid w:val="00A27C8F"/>
    <w:rsid w:val="00A27FAA"/>
    <w:rsid w:val="00A3003D"/>
    <w:rsid w:val="00A30A63"/>
    <w:rsid w:val="00A31476"/>
    <w:rsid w:val="00A318F2"/>
    <w:rsid w:val="00A31C98"/>
    <w:rsid w:val="00A3223F"/>
    <w:rsid w:val="00A32360"/>
    <w:rsid w:val="00A32731"/>
    <w:rsid w:val="00A331D2"/>
    <w:rsid w:val="00A332C7"/>
    <w:rsid w:val="00A33B19"/>
    <w:rsid w:val="00A33CC4"/>
    <w:rsid w:val="00A341F7"/>
    <w:rsid w:val="00A3431A"/>
    <w:rsid w:val="00A34BD1"/>
    <w:rsid w:val="00A34C24"/>
    <w:rsid w:val="00A35247"/>
    <w:rsid w:val="00A353B2"/>
    <w:rsid w:val="00A3562F"/>
    <w:rsid w:val="00A3580E"/>
    <w:rsid w:val="00A3595D"/>
    <w:rsid w:val="00A35AF5"/>
    <w:rsid w:val="00A369CE"/>
    <w:rsid w:val="00A37020"/>
    <w:rsid w:val="00A37A14"/>
    <w:rsid w:val="00A37A96"/>
    <w:rsid w:val="00A37B2D"/>
    <w:rsid w:val="00A40856"/>
    <w:rsid w:val="00A4118A"/>
    <w:rsid w:val="00A419E4"/>
    <w:rsid w:val="00A41FB5"/>
    <w:rsid w:val="00A427BB"/>
    <w:rsid w:val="00A428CC"/>
    <w:rsid w:val="00A42C22"/>
    <w:rsid w:val="00A431C0"/>
    <w:rsid w:val="00A433A6"/>
    <w:rsid w:val="00A438E9"/>
    <w:rsid w:val="00A45458"/>
    <w:rsid w:val="00A458AB"/>
    <w:rsid w:val="00A46009"/>
    <w:rsid w:val="00A46158"/>
    <w:rsid w:val="00A4670E"/>
    <w:rsid w:val="00A477A6"/>
    <w:rsid w:val="00A47A4F"/>
    <w:rsid w:val="00A5026B"/>
    <w:rsid w:val="00A507E4"/>
    <w:rsid w:val="00A50CD2"/>
    <w:rsid w:val="00A50DE9"/>
    <w:rsid w:val="00A50FBC"/>
    <w:rsid w:val="00A515A1"/>
    <w:rsid w:val="00A519C4"/>
    <w:rsid w:val="00A51B71"/>
    <w:rsid w:val="00A526E7"/>
    <w:rsid w:val="00A536CA"/>
    <w:rsid w:val="00A53B51"/>
    <w:rsid w:val="00A53DEB"/>
    <w:rsid w:val="00A53EBE"/>
    <w:rsid w:val="00A53FC1"/>
    <w:rsid w:val="00A546F7"/>
    <w:rsid w:val="00A5482C"/>
    <w:rsid w:val="00A548BB"/>
    <w:rsid w:val="00A5490A"/>
    <w:rsid w:val="00A551C4"/>
    <w:rsid w:val="00A557D4"/>
    <w:rsid w:val="00A564CA"/>
    <w:rsid w:val="00A56569"/>
    <w:rsid w:val="00A56744"/>
    <w:rsid w:val="00A5682E"/>
    <w:rsid w:val="00A56AEB"/>
    <w:rsid w:val="00A56C72"/>
    <w:rsid w:val="00A56D00"/>
    <w:rsid w:val="00A56EEE"/>
    <w:rsid w:val="00A578A7"/>
    <w:rsid w:val="00A578C3"/>
    <w:rsid w:val="00A57AFE"/>
    <w:rsid w:val="00A57E05"/>
    <w:rsid w:val="00A60972"/>
    <w:rsid w:val="00A61512"/>
    <w:rsid w:val="00A6221A"/>
    <w:rsid w:val="00A62D8A"/>
    <w:rsid w:val="00A62EBB"/>
    <w:rsid w:val="00A63B42"/>
    <w:rsid w:val="00A64225"/>
    <w:rsid w:val="00A6446F"/>
    <w:rsid w:val="00A6464C"/>
    <w:rsid w:val="00A647D9"/>
    <w:rsid w:val="00A64879"/>
    <w:rsid w:val="00A65823"/>
    <w:rsid w:val="00A65C82"/>
    <w:rsid w:val="00A6601C"/>
    <w:rsid w:val="00A66874"/>
    <w:rsid w:val="00A66CAB"/>
    <w:rsid w:val="00A671CD"/>
    <w:rsid w:val="00A67576"/>
    <w:rsid w:val="00A7051D"/>
    <w:rsid w:val="00A70843"/>
    <w:rsid w:val="00A70868"/>
    <w:rsid w:val="00A70897"/>
    <w:rsid w:val="00A711A2"/>
    <w:rsid w:val="00A719A2"/>
    <w:rsid w:val="00A71B90"/>
    <w:rsid w:val="00A7316E"/>
    <w:rsid w:val="00A73688"/>
    <w:rsid w:val="00A73D6D"/>
    <w:rsid w:val="00A7415B"/>
    <w:rsid w:val="00A742F2"/>
    <w:rsid w:val="00A74459"/>
    <w:rsid w:val="00A7455C"/>
    <w:rsid w:val="00A74746"/>
    <w:rsid w:val="00A74A19"/>
    <w:rsid w:val="00A75606"/>
    <w:rsid w:val="00A76096"/>
    <w:rsid w:val="00A761E4"/>
    <w:rsid w:val="00A7777D"/>
    <w:rsid w:val="00A77ABD"/>
    <w:rsid w:val="00A77AD6"/>
    <w:rsid w:val="00A80354"/>
    <w:rsid w:val="00A8106F"/>
    <w:rsid w:val="00A8115D"/>
    <w:rsid w:val="00A8196E"/>
    <w:rsid w:val="00A8201F"/>
    <w:rsid w:val="00A8247A"/>
    <w:rsid w:val="00A8352F"/>
    <w:rsid w:val="00A84411"/>
    <w:rsid w:val="00A849C7"/>
    <w:rsid w:val="00A84A4A"/>
    <w:rsid w:val="00A84BDB"/>
    <w:rsid w:val="00A8512A"/>
    <w:rsid w:val="00A85F9B"/>
    <w:rsid w:val="00A85FC4"/>
    <w:rsid w:val="00A86D71"/>
    <w:rsid w:val="00A8727B"/>
    <w:rsid w:val="00A87812"/>
    <w:rsid w:val="00A878B6"/>
    <w:rsid w:val="00A87F9B"/>
    <w:rsid w:val="00A9018D"/>
    <w:rsid w:val="00A90908"/>
    <w:rsid w:val="00A91656"/>
    <w:rsid w:val="00A9215A"/>
    <w:rsid w:val="00A9415A"/>
    <w:rsid w:val="00A94A9B"/>
    <w:rsid w:val="00A95004"/>
    <w:rsid w:val="00A95231"/>
    <w:rsid w:val="00A954EA"/>
    <w:rsid w:val="00A95D9C"/>
    <w:rsid w:val="00A96169"/>
    <w:rsid w:val="00A96333"/>
    <w:rsid w:val="00A9678D"/>
    <w:rsid w:val="00A97D15"/>
    <w:rsid w:val="00AA0CFC"/>
    <w:rsid w:val="00AA0F9C"/>
    <w:rsid w:val="00AA10B3"/>
    <w:rsid w:val="00AA1302"/>
    <w:rsid w:val="00AA166F"/>
    <w:rsid w:val="00AA18AC"/>
    <w:rsid w:val="00AA1FDF"/>
    <w:rsid w:val="00AA3050"/>
    <w:rsid w:val="00AA344A"/>
    <w:rsid w:val="00AA35A7"/>
    <w:rsid w:val="00AA3939"/>
    <w:rsid w:val="00AA40B7"/>
    <w:rsid w:val="00AA452A"/>
    <w:rsid w:val="00AA525C"/>
    <w:rsid w:val="00AA60C2"/>
    <w:rsid w:val="00AA613E"/>
    <w:rsid w:val="00AA7489"/>
    <w:rsid w:val="00AA78DA"/>
    <w:rsid w:val="00AA7BBF"/>
    <w:rsid w:val="00AB040B"/>
    <w:rsid w:val="00AB0778"/>
    <w:rsid w:val="00AB0A6B"/>
    <w:rsid w:val="00AB170F"/>
    <w:rsid w:val="00AB1772"/>
    <w:rsid w:val="00AB2173"/>
    <w:rsid w:val="00AB279A"/>
    <w:rsid w:val="00AB2838"/>
    <w:rsid w:val="00AB29CE"/>
    <w:rsid w:val="00AB2A98"/>
    <w:rsid w:val="00AB2E76"/>
    <w:rsid w:val="00AB2EAD"/>
    <w:rsid w:val="00AB3614"/>
    <w:rsid w:val="00AB471A"/>
    <w:rsid w:val="00AB472D"/>
    <w:rsid w:val="00AB4E28"/>
    <w:rsid w:val="00AB4EDB"/>
    <w:rsid w:val="00AB5E82"/>
    <w:rsid w:val="00AB6596"/>
    <w:rsid w:val="00AB67D4"/>
    <w:rsid w:val="00AB7163"/>
    <w:rsid w:val="00AB73A4"/>
    <w:rsid w:val="00AB79EE"/>
    <w:rsid w:val="00AB7E8D"/>
    <w:rsid w:val="00AC08EF"/>
    <w:rsid w:val="00AC0C6D"/>
    <w:rsid w:val="00AC1164"/>
    <w:rsid w:val="00AC1401"/>
    <w:rsid w:val="00AC282C"/>
    <w:rsid w:val="00AC284E"/>
    <w:rsid w:val="00AC3DBD"/>
    <w:rsid w:val="00AC40E4"/>
    <w:rsid w:val="00AC446E"/>
    <w:rsid w:val="00AC471D"/>
    <w:rsid w:val="00AC5524"/>
    <w:rsid w:val="00AC6193"/>
    <w:rsid w:val="00AC71EC"/>
    <w:rsid w:val="00AC75C8"/>
    <w:rsid w:val="00AD01B0"/>
    <w:rsid w:val="00AD06B7"/>
    <w:rsid w:val="00AD06C2"/>
    <w:rsid w:val="00AD09D5"/>
    <w:rsid w:val="00AD0AC5"/>
    <w:rsid w:val="00AD0AFD"/>
    <w:rsid w:val="00AD0B37"/>
    <w:rsid w:val="00AD1723"/>
    <w:rsid w:val="00AD19D2"/>
    <w:rsid w:val="00AD2A98"/>
    <w:rsid w:val="00AD2BAF"/>
    <w:rsid w:val="00AD2EA0"/>
    <w:rsid w:val="00AD2F1A"/>
    <w:rsid w:val="00AD3603"/>
    <w:rsid w:val="00AD3C0D"/>
    <w:rsid w:val="00AD43F5"/>
    <w:rsid w:val="00AD48A6"/>
    <w:rsid w:val="00AD48DC"/>
    <w:rsid w:val="00AD4B5F"/>
    <w:rsid w:val="00AD53A0"/>
    <w:rsid w:val="00AD554B"/>
    <w:rsid w:val="00AD5845"/>
    <w:rsid w:val="00AD6854"/>
    <w:rsid w:val="00AD6D02"/>
    <w:rsid w:val="00AD6D3C"/>
    <w:rsid w:val="00AD703C"/>
    <w:rsid w:val="00AD7543"/>
    <w:rsid w:val="00AD7F1A"/>
    <w:rsid w:val="00AE0670"/>
    <w:rsid w:val="00AE0F3E"/>
    <w:rsid w:val="00AE14BE"/>
    <w:rsid w:val="00AE1F48"/>
    <w:rsid w:val="00AE3E45"/>
    <w:rsid w:val="00AE400D"/>
    <w:rsid w:val="00AE45E2"/>
    <w:rsid w:val="00AE4870"/>
    <w:rsid w:val="00AE48D7"/>
    <w:rsid w:val="00AE5EA7"/>
    <w:rsid w:val="00AE5F2C"/>
    <w:rsid w:val="00AE62EF"/>
    <w:rsid w:val="00AE6784"/>
    <w:rsid w:val="00AE6ED2"/>
    <w:rsid w:val="00AE6FA0"/>
    <w:rsid w:val="00AE7673"/>
    <w:rsid w:val="00AE7B44"/>
    <w:rsid w:val="00AE7D05"/>
    <w:rsid w:val="00AE7F84"/>
    <w:rsid w:val="00AF010A"/>
    <w:rsid w:val="00AF0609"/>
    <w:rsid w:val="00AF0835"/>
    <w:rsid w:val="00AF1756"/>
    <w:rsid w:val="00AF1E52"/>
    <w:rsid w:val="00AF2CF5"/>
    <w:rsid w:val="00AF311A"/>
    <w:rsid w:val="00AF3A3F"/>
    <w:rsid w:val="00AF3BE1"/>
    <w:rsid w:val="00AF47F6"/>
    <w:rsid w:val="00AF5846"/>
    <w:rsid w:val="00AF5940"/>
    <w:rsid w:val="00AF5A65"/>
    <w:rsid w:val="00AF5B49"/>
    <w:rsid w:val="00AF5FAF"/>
    <w:rsid w:val="00AF6683"/>
    <w:rsid w:val="00AF6A05"/>
    <w:rsid w:val="00AF7131"/>
    <w:rsid w:val="00AF7F8A"/>
    <w:rsid w:val="00B0037B"/>
    <w:rsid w:val="00B00FA1"/>
    <w:rsid w:val="00B0148E"/>
    <w:rsid w:val="00B01824"/>
    <w:rsid w:val="00B0209E"/>
    <w:rsid w:val="00B02191"/>
    <w:rsid w:val="00B026D8"/>
    <w:rsid w:val="00B026E9"/>
    <w:rsid w:val="00B02C9B"/>
    <w:rsid w:val="00B03454"/>
    <w:rsid w:val="00B03AA9"/>
    <w:rsid w:val="00B03AF8"/>
    <w:rsid w:val="00B03CA3"/>
    <w:rsid w:val="00B0436F"/>
    <w:rsid w:val="00B04437"/>
    <w:rsid w:val="00B0582E"/>
    <w:rsid w:val="00B05AD1"/>
    <w:rsid w:val="00B0627B"/>
    <w:rsid w:val="00B06B26"/>
    <w:rsid w:val="00B077DD"/>
    <w:rsid w:val="00B07AED"/>
    <w:rsid w:val="00B1053E"/>
    <w:rsid w:val="00B10D29"/>
    <w:rsid w:val="00B10EA5"/>
    <w:rsid w:val="00B1146A"/>
    <w:rsid w:val="00B11B82"/>
    <w:rsid w:val="00B12589"/>
    <w:rsid w:val="00B128BB"/>
    <w:rsid w:val="00B131E9"/>
    <w:rsid w:val="00B13437"/>
    <w:rsid w:val="00B13742"/>
    <w:rsid w:val="00B14120"/>
    <w:rsid w:val="00B14634"/>
    <w:rsid w:val="00B1467A"/>
    <w:rsid w:val="00B1565D"/>
    <w:rsid w:val="00B158F1"/>
    <w:rsid w:val="00B15DF9"/>
    <w:rsid w:val="00B166E3"/>
    <w:rsid w:val="00B17233"/>
    <w:rsid w:val="00B173FE"/>
    <w:rsid w:val="00B17416"/>
    <w:rsid w:val="00B17AE3"/>
    <w:rsid w:val="00B17D1D"/>
    <w:rsid w:val="00B17E48"/>
    <w:rsid w:val="00B20187"/>
    <w:rsid w:val="00B203EA"/>
    <w:rsid w:val="00B20B27"/>
    <w:rsid w:val="00B20BA9"/>
    <w:rsid w:val="00B2128A"/>
    <w:rsid w:val="00B212C6"/>
    <w:rsid w:val="00B229C5"/>
    <w:rsid w:val="00B23356"/>
    <w:rsid w:val="00B235A7"/>
    <w:rsid w:val="00B2379C"/>
    <w:rsid w:val="00B23C38"/>
    <w:rsid w:val="00B24C97"/>
    <w:rsid w:val="00B24F7E"/>
    <w:rsid w:val="00B2514E"/>
    <w:rsid w:val="00B252CF"/>
    <w:rsid w:val="00B257DD"/>
    <w:rsid w:val="00B26065"/>
    <w:rsid w:val="00B262CC"/>
    <w:rsid w:val="00B264C4"/>
    <w:rsid w:val="00B26529"/>
    <w:rsid w:val="00B273E8"/>
    <w:rsid w:val="00B27645"/>
    <w:rsid w:val="00B3028D"/>
    <w:rsid w:val="00B30482"/>
    <w:rsid w:val="00B30BF5"/>
    <w:rsid w:val="00B30C5A"/>
    <w:rsid w:val="00B30FC3"/>
    <w:rsid w:val="00B31C74"/>
    <w:rsid w:val="00B31D04"/>
    <w:rsid w:val="00B32008"/>
    <w:rsid w:val="00B321DF"/>
    <w:rsid w:val="00B3335A"/>
    <w:rsid w:val="00B34C6C"/>
    <w:rsid w:val="00B34E08"/>
    <w:rsid w:val="00B36F9B"/>
    <w:rsid w:val="00B371F2"/>
    <w:rsid w:val="00B3766F"/>
    <w:rsid w:val="00B4040B"/>
    <w:rsid w:val="00B40477"/>
    <w:rsid w:val="00B4070C"/>
    <w:rsid w:val="00B40886"/>
    <w:rsid w:val="00B40D8E"/>
    <w:rsid w:val="00B40E66"/>
    <w:rsid w:val="00B4170C"/>
    <w:rsid w:val="00B418B0"/>
    <w:rsid w:val="00B41D9F"/>
    <w:rsid w:val="00B42152"/>
    <w:rsid w:val="00B424CA"/>
    <w:rsid w:val="00B427DD"/>
    <w:rsid w:val="00B42BAC"/>
    <w:rsid w:val="00B42E4F"/>
    <w:rsid w:val="00B43254"/>
    <w:rsid w:val="00B440E4"/>
    <w:rsid w:val="00B446DA"/>
    <w:rsid w:val="00B45727"/>
    <w:rsid w:val="00B45888"/>
    <w:rsid w:val="00B46B98"/>
    <w:rsid w:val="00B475A1"/>
    <w:rsid w:val="00B47AC2"/>
    <w:rsid w:val="00B47E8C"/>
    <w:rsid w:val="00B47F8B"/>
    <w:rsid w:val="00B50565"/>
    <w:rsid w:val="00B50B70"/>
    <w:rsid w:val="00B50D0B"/>
    <w:rsid w:val="00B50D12"/>
    <w:rsid w:val="00B50DC3"/>
    <w:rsid w:val="00B5180B"/>
    <w:rsid w:val="00B51818"/>
    <w:rsid w:val="00B51AE7"/>
    <w:rsid w:val="00B51F07"/>
    <w:rsid w:val="00B51F4C"/>
    <w:rsid w:val="00B52A29"/>
    <w:rsid w:val="00B52AE9"/>
    <w:rsid w:val="00B52E09"/>
    <w:rsid w:val="00B533D6"/>
    <w:rsid w:val="00B53D15"/>
    <w:rsid w:val="00B546FC"/>
    <w:rsid w:val="00B552E0"/>
    <w:rsid w:val="00B552F3"/>
    <w:rsid w:val="00B555CE"/>
    <w:rsid w:val="00B55951"/>
    <w:rsid w:val="00B55D3E"/>
    <w:rsid w:val="00B560FE"/>
    <w:rsid w:val="00B565BB"/>
    <w:rsid w:val="00B56C50"/>
    <w:rsid w:val="00B5760D"/>
    <w:rsid w:val="00B5782B"/>
    <w:rsid w:val="00B57B74"/>
    <w:rsid w:val="00B57ECB"/>
    <w:rsid w:val="00B57F1B"/>
    <w:rsid w:val="00B60790"/>
    <w:rsid w:val="00B60881"/>
    <w:rsid w:val="00B60A19"/>
    <w:rsid w:val="00B60EF6"/>
    <w:rsid w:val="00B6184B"/>
    <w:rsid w:val="00B619E1"/>
    <w:rsid w:val="00B623A3"/>
    <w:rsid w:val="00B6240B"/>
    <w:rsid w:val="00B62645"/>
    <w:rsid w:val="00B629B2"/>
    <w:rsid w:val="00B62BEE"/>
    <w:rsid w:val="00B630DB"/>
    <w:rsid w:val="00B6335F"/>
    <w:rsid w:val="00B63487"/>
    <w:rsid w:val="00B63753"/>
    <w:rsid w:val="00B637C0"/>
    <w:rsid w:val="00B63DFB"/>
    <w:rsid w:val="00B642B9"/>
    <w:rsid w:val="00B64480"/>
    <w:rsid w:val="00B6450C"/>
    <w:rsid w:val="00B64589"/>
    <w:rsid w:val="00B6479A"/>
    <w:rsid w:val="00B65870"/>
    <w:rsid w:val="00B65AA0"/>
    <w:rsid w:val="00B65FAA"/>
    <w:rsid w:val="00B66052"/>
    <w:rsid w:val="00B66BD7"/>
    <w:rsid w:val="00B67511"/>
    <w:rsid w:val="00B6794D"/>
    <w:rsid w:val="00B679B9"/>
    <w:rsid w:val="00B70138"/>
    <w:rsid w:val="00B703C5"/>
    <w:rsid w:val="00B7051F"/>
    <w:rsid w:val="00B7077F"/>
    <w:rsid w:val="00B70A24"/>
    <w:rsid w:val="00B70EDC"/>
    <w:rsid w:val="00B71399"/>
    <w:rsid w:val="00B71AC2"/>
    <w:rsid w:val="00B71E6C"/>
    <w:rsid w:val="00B721DE"/>
    <w:rsid w:val="00B728D3"/>
    <w:rsid w:val="00B72AD4"/>
    <w:rsid w:val="00B72F3F"/>
    <w:rsid w:val="00B73228"/>
    <w:rsid w:val="00B733DA"/>
    <w:rsid w:val="00B73631"/>
    <w:rsid w:val="00B74869"/>
    <w:rsid w:val="00B749BE"/>
    <w:rsid w:val="00B74A5E"/>
    <w:rsid w:val="00B760E2"/>
    <w:rsid w:val="00B76413"/>
    <w:rsid w:val="00B77031"/>
    <w:rsid w:val="00B77075"/>
    <w:rsid w:val="00B7797F"/>
    <w:rsid w:val="00B81025"/>
    <w:rsid w:val="00B8111F"/>
    <w:rsid w:val="00B8158C"/>
    <w:rsid w:val="00B81E51"/>
    <w:rsid w:val="00B82209"/>
    <w:rsid w:val="00B82447"/>
    <w:rsid w:val="00B8404F"/>
    <w:rsid w:val="00B8470E"/>
    <w:rsid w:val="00B8482A"/>
    <w:rsid w:val="00B848E9"/>
    <w:rsid w:val="00B8495F"/>
    <w:rsid w:val="00B8524A"/>
    <w:rsid w:val="00B8549B"/>
    <w:rsid w:val="00B8614D"/>
    <w:rsid w:val="00B865ED"/>
    <w:rsid w:val="00B86FB2"/>
    <w:rsid w:val="00B87BCC"/>
    <w:rsid w:val="00B90A63"/>
    <w:rsid w:val="00B9167A"/>
    <w:rsid w:val="00B91A18"/>
    <w:rsid w:val="00B91B92"/>
    <w:rsid w:val="00B91C91"/>
    <w:rsid w:val="00B91DAA"/>
    <w:rsid w:val="00B92232"/>
    <w:rsid w:val="00B924B7"/>
    <w:rsid w:val="00B92990"/>
    <w:rsid w:val="00B92DFA"/>
    <w:rsid w:val="00B93AEF"/>
    <w:rsid w:val="00B93BD1"/>
    <w:rsid w:val="00B93D60"/>
    <w:rsid w:val="00B94281"/>
    <w:rsid w:val="00B94C68"/>
    <w:rsid w:val="00B9523C"/>
    <w:rsid w:val="00B954A0"/>
    <w:rsid w:val="00B959C4"/>
    <w:rsid w:val="00B95A0F"/>
    <w:rsid w:val="00B95A93"/>
    <w:rsid w:val="00B95E44"/>
    <w:rsid w:val="00B96A35"/>
    <w:rsid w:val="00B96A97"/>
    <w:rsid w:val="00B96C00"/>
    <w:rsid w:val="00B9733B"/>
    <w:rsid w:val="00B973A2"/>
    <w:rsid w:val="00B974D4"/>
    <w:rsid w:val="00B97867"/>
    <w:rsid w:val="00B978FE"/>
    <w:rsid w:val="00B97F98"/>
    <w:rsid w:val="00B97FE1"/>
    <w:rsid w:val="00BA0217"/>
    <w:rsid w:val="00BA0B6B"/>
    <w:rsid w:val="00BA1579"/>
    <w:rsid w:val="00BA1BC8"/>
    <w:rsid w:val="00BA210E"/>
    <w:rsid w:val="00BA255E"/>
    <w:rsid w:val="00BA2565"/>
    <w:rsid w:val="00BA333F"/>
    <w:rsid w:val="00BA3CB7"/>
    <w:rsid w:val="00BA4087"/>
    <w:rsid w:val="00BA4DE7"/>
    <w:rsid w:val="00BA4E1A"/>
    <w:rsid w:val="00BA58DA"/>
    <w:rsid w:val="00BA5B3E"/>
    <w:rsid w:val="00BA619F"/>
    <w:rsid w:val="00BA657A"/>
    <w:rsid w:val="00BA69C2"/>
    <w:rsid w:val="00BA6FB0"/>
    <w:rsid w:val="00BA7418"/>
    <w:rsid w:val="00BB0773"/>
    <w:rsid w:val="00BB07B3"/>
    <w:rsid w:val="00BB08B2"/>
    <w:rsid w:val="00BB0C89"/>
    <w:rsid w:val="00BB124E"/>
    <w:rsid w:val="00BB148C"/>
    <w:rsid w:val="00BB163E"/>
    <w:rsid w:val="00BB1E4C"/>
    <w:rsid w:val="00BB1FA3"/>
    <w:rsid w:val="00BB2134"/>
    <w:rsid w:val="00BB2613"/>
    <w:rsid w:val="00BB2A5C"/>
    <w:rsid w:val="00BB33B0"/>
    <w:rsid w:val="00BB357B"/>
    <w:rsid w:val="00BB3BA2"/>
    <w:rsid w:val="00BB3E54"/>
    <w:rsid w:val="00BB44D3"/>
    <w:rsid w:val="00BB4604"/>
    <w:rsid w:val="00BB4B5D"/>
    <w:rsid w:val="00BB581C"/>
    <w:rsid w:val="00BB6A51"/>
    <w:rsid w:val="00BB6B90"/>
    <w:rsid w:val="00BB6D14"/>
    <w:rsid w:val="00BB6F64"/>
    <w:rsid w:val="00BB71FC"/>
    <w:rsid w:val="00BB7F4D"/>
    <w:rsid w:val="00BC01B8"/>
    <w:rsid w:val="00BC0386"/>
    <w:rsid w:val="00BC1CDC"/>
    <w:rsid w:val="00BC20A9"/>
    <w:rsid w:val="00BC213C"/>
    <w:rsid w:val="00BC2AFC"/>
    <w:rsid w:val="00BC35ED"/>
    <w:rsid w:val="00BC3992"/>
    <w:rsid w:val="00BC3C23"/>
    <w:rsid w:val="00BC40E8"/>
    <w:rsid w:val="00BC4D66"/>
    <w:rsid w:val="00BC5092"/>
    <w:rsid w:val="00BC5456"/>
    <w:rsid w:val="00BC573E"/>
    <w:rsid w:val="00BC6192"/>
    <w:rsid w:val="00BC680A"/>
    <w:rsid w:val="00BC692F"/>
    <w:rsid w:val="00BC6EDD"/>
    <w:rsid w:val="00BC7908"/>
    <w:rsid w:val="00BC7E16"/>
    <w:rsid w:val="00BC7EB6"/>
    <w:rsid w:val="00BD1C1A"/>
    <w:rsid w:val="00BD3349"/>
    <w:rsid w:val="00BD3CF0"/>
    <w:rsid w:val="00BD441D"/>
    <w:rsid w:val="00BD44B0"/>
    <w:rsid w:val="00BD4650"/>
    <w:rsid w:val="00BD48C5"/>
    <w:rsid w:val="00BD4B0E"/>
    <w:rsid w:val="00BD5814"/>
    <w:rsid w:val="00BD761A"/>
    <w:rsid w:val="00BD7B76"/>
    <w:rsid w:val="00BE0036"/>
    <w:rsid w:val="00BE016C"/>
    <w:rsid w:val="00BE0903"/>
    <w:rsid w:val="00BE09C0"/>
    <w:rsid w:val="00BE0CEA"/>
    <w:rsid w:val="00BE0E31"/>
    <w:rsid w:val="00BE0F6C"/>
    <w:rsid w:val="00BE1305"/>
    <w:rsid w:val="00BE28E5"/>
    <w:rsid w:val="00BE2D3B"/>
    <w:rsid w:val="00BE34B4"/>
    <w:rsid w:val="00BE43AB"/>
    <w:rsid w:val="00BE467C"/>
    <w:rsid w:val="00BE46BE"/>
    <w:rsid w:val="00BE5372"/>
    <w:rsid w:val="00BE5558"/>
    <w:rsid w:val="00BE56B7"/>
    <w:rsid w:val="00BE6B12"/>
    <w:rsid w:val="00BE71D5"/>
    <w:rsid w:val="00BE7258"/>
    <w:rsid w:val="00BE7676"/>
    <w:rsid w:val="00BF0256"/>
    <w:rsid w:val="00BF07C4"/>
    <w:rsid w:val="00BF0905"/>
    <w:rsid w:val="00BF09F5"/>
    <w:rsid w:val="00BF0B2F"/>
    <w:rsid w:val="00BF0CBC"/>
    <w:rsid w:val="00BF0EE3"/>
    <w:rsid w:val="00BF1153"/>
    <w:rsid w:val="00BF1199"/>
    <w:rsid w:val="00BF1AA2"/>
    <w:rsid w:val="00BF1BE0"/>
    <w:rsid w:val="00BF1C17"/>
    <w:rsid w:val="00BF1FDD"/>
    <w:rsid w:val="00BF23CF"/>
    <w:rsid w:val="00BF31BC"/>
    <w:rsid w:val="00BF4048"/>
    <w:rsid w:val="00BF42A4"/>
    <w:rsid w:val="00BF44CA"/>
    <w:rsid w:val="00BF4903"/>
    <w:rsid w:val="00BF4EB3"/>
    <w:rsid w:val="00BF53A8"/>
    <w:rsid w:val="00BF546F"/>
    <w:rsid w:val="00BF6D99"/>
    <w:rsid w:val="00BF72B0"/>
    <w:rsid w:val="00BF796C"/>
    <w:rsid w:val="00BF7B20"/>
    <w:rsid w:val="00BF7DC3"/>
    <w:rsid w:val="00C004CB"/>
    <w:rsid w:val="00C00A1A"/>
    <w:rsid w:val="00C00C9A"/>
    <w:rsid w:val="00C012CF"/>
    <w:rsid w:val="00C0159A"/>
    <w:rsid w:val="00C0160C"/>
    <w:rsid w:val="00C01765"/>
    <w:rsid w:val="00C01B7C"/>
    <w:rsid w:val="00C01C31"/>
    <w:rsid w:val="00C026A5"/>
    <w:rsid w:val="00C0271F"/>
    <w:rsid w:val="00C02AA7"/>
    <w:rsid w:val="00C03690"/>
    <w:rsid w:val="00C0400E"/>
    <w:rsid w:val="00C04EBB"/>
    <w:rsid w:val="00C05207"/>
    <w:rsid w:val="00C05367"/>
    <w:rsid w:val="00C061EA"/>
    <w:rsid w:val="00C06509"/>
    <w:rsid w:val="00C07873"/>
    <w:rsid w:val="00C104AD"/>
    <w:rsid w:val="00C10A7B"/>
    <w:rsid w:val="00C10AC2"/>
    <w:rsid w:val="00C10C50"/>
    <w:rsid w:val="00C10F2B"/>
    <w:rsid w:val="00C10F9B"/>
    <w:rsid w:val="00C1109C"/>
    <w:rsid w:val="00C11DCC"/>
    <w:rsid w:val="00C12A01"/>
    <w:rsid w:val="00C1368E"/>
    <w:rsid w:val="00C13D96"/>
    <w:rsid w:val="00C14A43"/>
    <w:rsid w:val="00C14C16"/>
    <w:rsid w:val="00C162DC"/>
    <w:rsid w:val="00C162E7"/>
    <w:rsid w:val="00C16A65"/>
    <w:rsid w:val="00C16E91"/>
    <w:rsid w:val="00C205AF"/>
    <w:rsid w:val="00C209B0"/>
    <w:rsid w:val="00C20EAC"/>
    <w:rsid w:val="00C215CB"/>
    <w:rsid w:val="00C21738"/>
    <w:rsid w:val="00C21D34"/>
    <w:rsid w:val="00C221D3"/>
    <w:rsid w:val="00C226C0"/>
    <w:rsid w:val="00C23295"/>
    <w:rsid w:val="00C25088"/>
    <w:rsid w:val="00C25570"/>
    <w:rsid w:val="00C2581B"/>
    <w:rsid w:val="00C25912"/>
    <w:rsid w:val="00C2595C"/>
    <w:rsid w:val="00C25BA7"/>
    <w:rsid w:val="00C25C44"/>
    <w:rsid w:val="00C25F39"/>
    <w:rsid w:val="00C26818"/>
    <w:rsid w:val="00C2720E"/>
    <w:rsid w:val="00C27773"/>
    <w:rsid w:val="00C27F91"/>
    <w:rsid w:val="00C27FB2"/>
    <w:rsid w:val="00C315CA"/>
    <w:rsid w:val="00C31B33"/>
    <w:rsid w:val="00C31C05"/>
    <w:rsid w:val="00C31C41"/>
    <w:rsid w:val="00C321E8"/>
    <w:rsid w:val="00C3264C"/>
    <w:rsid w:val="00C328A1"/>
    <w:rsid w:val="00C32A93"/>
    <w:rsid w:val="00C3318D"/>
    <w:rsid w:val="00C33495"/>
    <w:rsid w:val="00C3354E"/>
    <w:rsid w:val="00C335EA"/>
    <w:rsid w:val="00C33E74"/>
    <w:rsid w:val="00C33F7E"/>
    <w:rsid w:val="00C341B7"/>
    <w:rsid w:val="00C347FA"/>
    <w:rsid w:val="00C34B7F"/>
    <w:rsid w:val="00C35C08"/>
    <w:rsid w:val="00C35F90"/>
    <w:rsid w:val="00C3632A"/>
    <w:rsid w:val="00C36BD2"/>
    <w:rsid w:val="00C37729"/>
    <w:rsid w:val="00C37D92"/>
    <w:rsid w:val="00C37E82"/>
    <w:rsid w:val="00C37E9E"/>
    <w:rsid w:val="00C41677"/>
    <w:rsid w:val="00C429AE"/>
    <w:rsid w:val="00C42E18"/>
    <w:rsid w:val="00C42F20"/>
    <w:rsid w:val="00C43003"/>
    <w:rsid w:val="00C430B2"/>
    <w:rsid w:val="00C43218"/>
    <w:rsid w:val="00C43A48"/>
    <w:rsid w:val="00C43B50"/>
    <w:rsid w:val="00C441F3"/>
    <w:rsid w:val="00C445F3"/>
    <w:rsid w:val="00C447B2"/>
    <w:rsid w:val="00C44A9D"/>
    <w:rsid w:val="00C44B9F"/>
    <w:rsid w:val="00C44CBB"/>
    <w:rsid w:val="00C44E56"/>
    <w:rsid w:val="00C453BE"/>
    <w:rsid w:val="00C4614E"/>
    <w:rsid w:val="00C46947"/>
    <w:rsid w:val="00C47094"/>
    <w:rsid w:val="00C470CE"/>
    <w:rsid w:val="00C4714C"/>
    <w:rsid w:val="00C504EE"/>
    <w:rsid w:val="00C50945"/>
    <w:rsid w:val="00C50CD6"/>
    <w:rsid w:val="00C5159D"/>
    <w:rsid w:val="00C516B2"/>
    <w:rsid w:val="00C516FC"/>
    <w:rsid w:val="00C5170A"/>
    <w:rsid w:val="00C51DEB"/>
    <w:rsid w:val="00C5203E"/>
    <w:rsid w:val="00C529AC"/>
    <w:rsid w:val="00C5373C"/>
    <w:rsid w:val="00C53939"/>
    <w:rsid w:val="00C54B37"/>
    <w:rsid w:val="00C54E89"/>
    <w:rsid w:val="00C550B7"/>
    <w:rsid w:val="00C5515E"/>
    <w:rsid w:val="00C557CC"/>
    <w:rsid w:val="00C56443"/>
    <w:rsid w:val="00C56A62"/>
    <w:rsid w:val="00C56ADA"/>
    <w:rsid w:val="00C5789C"/>
    <w:rsid w:val="00C60721"/>
    <w:rsid w:val="00C60AA5"/>
    <w:rsid w:val="00C612D3"/>
    <w:rsid w:val="00C614C0"/>
    <w:rsid w:val="00C620F6"/>
    <w:rsid w:val="00C62173"/>
    <w:rsid w:val="00C63A06"/>
    <w:rsid w:val="00C63B37"/>
    <w:rsid w:val="00C6459A"/>
    <w:rsid w:val="00C64A61"/>
    <w:rsid w:val="00C64E4C"/>
    <w:rsid w:val="00C65232"/>
    <w:rsid w:val="00C65D2E"/>
    <w:rsid w:val="00C65D7E"/>
    <w:rsid w:val="00C66346"/>
    <w:rsid w:val="00C66C6E"/>
    <w:rsid w:val="00C66FFB"/>
    <w:rsid w:val="00C67005"/>
    <w:rsid w:val="00C672F2"/>
    <w:rsid w:val="00C67A58"/>
    <w:rsid w:val="00C67E19"/>
    <w:rsid w:val="00C67E77"/>
    <w:rsid w:val="00C67E9A"/>
    <w:rsid w:val="00C70245"/>
    <w:rsid w:val="00C70B11"/>
    <w:rsid w:val="00C714B3"/>
    <w:rsid w:val="00C71A17"/>
    <w:rsid w:val="00C71E35"/>
    <w:rsid w:val="00C7261D"/>
    <w:rsid w:val="00C726D9"/>
    <w:rsid w:val="00C72CF9"/>
    <w:rsid w:val="00C731F6"/>
    <w:rsid w:val="00C73379"/>
    <w:rsid w:val="00C735ED"/>
    <w:rsid w:val="00C746BF"/>
    <w:rsid w:val="00C752E4"/>
    <w:rsid w:val="00C75830"/>
    <w:rsid w:val="00C763CF"/>
    <w:rsid w:val="00C77954"/>
    <w:rsid w:val="00C77E27"/>
    <w:rsid w:val="00C77FC2"/>
    <w:rsid w:val="00C80569"/>
    <w:rsid w:val="00C80872"/>
    <w:rsid w:val="00C819CC"/>
    <w:rsid w:val="00C81AA0"/>
    <w:rsid w:val="00C829A8"/>
    <w:rsid w:val="00C830DB"/>
    <w:rsid w:val="00C83615"/>
    <w:rsid w:val="00C846CE"/>
    <w:rsid w:val="00C84E7A"/>
    <w:rsid w:val="00C855A0"/>
    <w:rsid w:val="00C86CC8"/>
    <w:rsid w:val="00C87352"/>
    <w:rsid w:val="00C90268"/>
    <w:rsid w:val="00C9038F"/>
    <w:rsid w:val="00C91653"/>
    <w:rsid w:val="00C91765"/>
    <w:rsid w:val="00C9189B"/>
    <w:rsid w:val="00C91CD3"/>
    <w:rsid w:val="00C92517"/>
    <w:rsid w:val="00C9268B"/>
    <w:rsid w:val="00C93284"/>
    <w:rsid w:val="00C939D0"/>
    <w:rsid w:val="00C950D8"/>
    <w:rsid w:val="00C95286"/>
    <w:rsid w:val="00C954EC"/>
    <w:rsid w:val="00C95ADE"/>
    <w:rsid w:val="00C95E16"/>
    <w:rsid w:val="00C9620F"/>
    <w:rsid w:val="00C96848"/>
    <w:rsid w:val="00C97077"/>
    <w:rsid w:val="00C97720"/>
    <w:rsid w:val="00C97837"/>
    <w:rsid w:val="00CA0230"/>
    <w:rsid w:val="00CA06EB"/>
    <w:rsid w:val="00CA2131"/>
    <w:rsid w:val="00CA388B"/>
    <w:rsid w:val="00CA3A40"/>
    <w:rsid w:val="00CA4306"/>
    <w:rsid w:val="00CA46A2"/>
    <w:rsid w:val="00CA473E"/>
    <w:rsid w:val="00CA4F9B"/>
    <w:rsid w:val="00CA52A6"/>
    <w:rsid w:val="00CA5469"/>
    <w:rsid w:val="00CA59FC"/>
    <w:rsid w:val="00CA5FBB"/>
    <w:rsid w:val="00CA6082"/>
    <w:rsid w:val="00CA6B06"/>
    <w:rsid w:val="00CA725E"/>
    <w:rsid w:val="00CA794E"/>
    <w:rsid w:val="00CB0224"/>
    <w:rsid w:val="00CB035E"/>
    <w:rsid w:val="00CB0446"/>
    <w:rsid w:val="00CB05CF"/>
    <w:rsid w:val="00CB097B"/>
    <w:rsid w:val="00CB098B"/>
    <w:rsid w:val="00CB0ADE"/>
    <w:rsid w:val="00CB0D99"/>
    <w:rsid w:val="00CB0E60"/>
    <w:rsid w:val="00CB145A"/>
    <w:rsid w:val="00CB1699"/>
    <w:rsid w:val="00CB201B"/>
    <w:rsid w:val="00CB27D8"/>
    <w:rsid w:val="00CB2878"/>
    <w:rsid w:val="00CB2AF9"/>
    <w:rsid w:val="00CB300B"/>
    <w:rsid w:val="00CB3204"/>
    <w:rsid w:val="00CB38AB"/>
    <w:rsid w:val="00CB4BA8"/>
    <w:rsid w:val="00CB5C26"/>
    <w:rsid w:val="00CB5EAC"/>
    <w:rsid w:val="00CB6070"/>
    <w:rsid w:val="00CB6A63"/>
    <w:rsid w:val="00CB6AC7"/>
    <w:rsid w:val="00CB6E84"/>
    <w:rsid w:val="00CC06D0"/>
    <w:rsid w:val="00CC0DCD"/>
    <w:rsid w:val="00CC29BD"/>
    <w:rsid w:val="00CC2BB8"/>
    <w:rsid w:val="00CC2FB1"/>
    <w:rsid w:val="00CC3752"/>
    <w:rsid w:val="00CC390E"/>
    <w:rsid w:val="00CC4B5E"/>
    <w:rsid w:val="00CC4BDA"/>
    <w:rsid w:val="00CC65ED"/>
    <w:rsid w:val="00CC6810"/>
    <w:rsid w:val="00CC6DEC"/>
    <w:rsid w:val="00CC70F8"/>
    <w:rsid w:val="00CC7268"/>
    <w:rsid w:val="00CC731F"/>
    <w:rsid w:val="00CC7A2E"/>
    <w:rsid w:val="00CD031D"/>
    <w:rsid w:val="00CD165B"/>
    <w:rsid w:val="00CD1E49"/>
    <w:rsid w:val="00CD213B"/>
    <w:rsid w:val="00CD2408"/>
    <w:rsid w:val="00CD276E"/>
    <w:rsid w:val="00CD2C09"/>
    <w:rsid w:val="00CD2F6B"/>
    <w:rsid w:val="00CD44D6"/>
    <w:rsid w:val="00CD5491"/>
    <w:rsid w:val="00CD5EF6"/>
    <w:rsid w:val="00CD6B25"/>
    <w:rsid w:val="00CD753C"/>
    <w:rsid w:val="00CD765D"/>
    <w:rsid w:val="00CE048E"/>
    <w:rsid w:val="00CE0809"/>
    <w:rsid w:val="00CE0810"/>
    <w:rsid w:val="00CE0AE9"/>
    <w:rsid w:val="00CE0C3A"/>
    <w:rsid w:val="00CE1BD6"/>
    <w:rsid w:val="00CE2B07"/>
    <w:rsid w:val="00CE39D0"/>
    <w:rsid w:val="00CE4156"/>
    <w:rsid w:val="00CE4543"/>
    <w:rsid w:val="00CE462C"/>
    <w:rsid w:val="00CE5D18"/>
    <w:rsid w:val="00CE642B"/>
    <w:rsid w:val="00CE66F9"/>
    <w:rsid w:val="00CE70BE"/>
    <w:rsid w:val="00CE754F"/>
    <w:rsid w:val="00CE7922"/>
    <w:rsid w:val="00CE7BB6"/>
    <w:rsid w:val="00CF0B17"/>
    <w:rsid w:val="00CF1162"/>
    <w:rsid w:val="00CF17E3"/>
    <w:rsid w:val="00CF1869"/>
    <w:rsid w:val="00CF1D2A"/>
    <w:rsid w:val="00CF234A"/>
    <w:rsid w:val="00CF2E4F"/>
    <w:rsid w:val="00CF311D"/>
    <w:rsid w:val="00CF39D6"/>
    <w:rsid w:val="00CF4239"/>
    <w:rsid w:val="00CF49DB"/>
    <w:rsid w:val="00CF4D92"/>
    <w:rsid w:val="00CF4F49"/>
    <w:rsid w:val="00CF5630"/>
    <w:rsid w:val="00CF598B"/>
    <w:rsid w:val="00CF5EF3"/>
    <w:rsid w:val="00CF61C4"/>
    <w:rsid w:val="00CF71AE"/>
    <w:rsid w:val="00CF7AAC"/>
    <w:rsid w:val="00CF7B2F"/>
    <w:rsid w:val="00CF7B47"/>
    <w:rsid w:val="00CF7D3C"/>
    <w:rsid w:val="00D00392"/>
    <w:rsid w:val="00D00450"/>
    <w:rsid w:val="00D00BA5"/>
    <w:rsid w:val="00D0171C"/>
    <w:rsid w:val="00D01B14"/>
    <w:rsid w:val="00D01F21"/>
    <w:rsid w:val="00D027CA"/>
    <w:rsid w:val="00D02822"/>
    <w:rsid w:val="00D02991"/>
    <w:rsid w:val="00D02A0C"/>
    <w:rsid w:val="00D03F3A"/>
    <w:rsid w:val="00D04C91"/>
    <w:rsid w:val="00D04E4C"/>
    <w:rsid w:val="00D04E7B"/>
    <w:rsid w:val="00D050C6"/>
    <w:rsid w:val="00D05300"/>
    <w:rsid w:val="00D055D3"/>
    <w:rsid w:val="00D05C81"/>
    <w:rsid w:val="00D061DE"/>
    <w:rsid w:val="00D073DD"/>
    <w:rsid w:val="00D07B76"/>
    <w:rsid w:val="00D10013"/>
    <w:rsid w:val="00D1079F"/>
    <w:rsid w:val="00D10D91"/>
    <w:rsid w:val="00D10FD9"/>
    <w:rsid w:val="00D113AD"/>
    <w:rsid w:val="00D12285"/>
    <w:rsid w:val="00D1453F"/>
    <w:rsid w:val="00D1468B"/>
    <w:rsid w:val="00D1494F"/>
    <w:rsid w:val="00D14CEC"/>
    <w:rsid w:val="00D1548B"/>
    <w:rsid w:val="00D1591E"/>
    <w:rsid w:val="00D15F17"/>
    <w:rsid w:val="00D16060"/>
    <w:rsid w:val="00D160D5"/>
    <w:rsid w:val="00D170BC"/>
    <w:rsid w:val="00D17BF8"/>
    <w:rsid w:val="00D17FE6"/>
    <w:rsid w:val="00D2085E"/>
    <w:rsid w:val="00D209D6"/>
    <w:rsid w:val="00D21048"/>
    <w:rsid w:val="00D21178"/>
    <w:rsid w:val="00D21436"/>
    <w:rsid w:val="00D21615"/>
    <w:rsid w:val="00D21D34"/>
    <w:rsid w:val="00D225B6"/>
    <w:rsid w:val="00D22706"/>
    <w:rsid w:val="00D22BC4"/>
    <w:rsid w:val="00D22E2C"/>
    <w:rsid w:val="00D2338F"/>
    <w:rsid w:val="00D236DB"/>
    <w:rsid w:val="00D23D2C"/>
    <w:rsid w:val="00D24418"/>
    <w:rsid w:val="00D244EA"/>
    <w:rsid w:val="00D24617"/>
    <w:rsid w:val="00D24BE0"/>
    <w:rsid w:val="00D24D67"/>
    <w:rsid w:val="00D25100"/>
    <w:rsid w:val="00D272F3"/>
    <w:rsid w:val="00D27747"/>
    <w:rsid w:val="00D27DE3"/>
    <w:rsid w:val="00D27F9F"/>
    <w:rsid w:val="00D30062"/>
    <w:rsid w:val="00D300C7"/>
    <w:rsid w:val="00D301AC"/>
    <w:rsid w:val="00D303E0"/>
    <w:rsid w:val="00D307F8"/>
    <w:rsid w:val="00D309D9"/>
    <w:rsid w:val="00D30EB9"/>
    <w:rsid w:val="00D30F21"/>
    <w:rsid w:val="00D3136A"/>
    <w:rsid w:val="00D3161C"/>
    <w:rsid w:val="00D316B6"/>
    <w:rsid w:val="00D31845"/>
    <w:rsid w:val="00D31C1C"/>
    <w:rsid w:val="00D3251D"/>
    <w:rsid w:val="00D32C93"/>
    <w:rsid w:val="00D3338D"/>
    <w:rsid w:val="00D336ED"/>
    <w:rsid w:val="00D33830"/>
    <w:rsid w:val="00D338D1"/>
    <w:rsid w:val="00D33AEC"/>
    <w:rsid w:val="00D33E21"/>
    <w:rsid w:val="00D341E8"/>
    <w:rsid w:val="00D34268"/>
    <w:rsid w:val="00D3479A"/>
    <w:rsid w:val="00D34AEF"/>
    <w:rsid w:val="00D34CE2"/>
    <w:rsid w:val="00D35073"/>
    <w:rsid w:val="00D350F4"/>
    <w:rsid w:val="00D3572E"/>
    <w:rsid w:val="00D359A6"/>
    <w:rsid w:val="00D36229"/>
    <w:rsid w:val="00D363F2"/>
    <w:rsid w:val="00D370EB"/>
    <w:rsid w:val="00D3712B"/>
    <w:rsid w:val="00D37424"/>
    <w:rsid w:val="00D37536"/>
    <w:rsid w:val="00D3766D"/>
    <w:rsid w:val="00D4183A"/>
    <w:rsid w:val="00D41D90"/>
    <w:rsid w:val="00D41D96"/>
    <w:rsid w:val="00D4227C"/>
    <w:rsid w:val="00D422A5"/>
    <w:rsid w:val="00D425E9"/>
    <w:rsid w:val="00D42611"/>
    <w:rsid w:val="00D43173"/>
    <w:rsid w:val="00D431F8"/>
    <w:rsid w:val="00D4333E"/>
    <w:rsid w:val="00D437BE"/>
    <w:rsid w:val="00D449FD"/>
    <w:rsid w:val="00D44E58"/>
    <w:rsid w:val="00D44F65"/>
    <w:rsid w:val="00D45101"/>
    <w:rsid w:val="00D456D1"/>
    <w:rsid w:val="00D45827"/>
    <w:rsid w:val="00D45B6C"/>
    <w:rsid w:val="00D46859"/>
    <w:rsid w:val="00D469FA"/>
    <w:rsid w:val="00D4702F"/>
    <w:rsid w:val="00D47972"/>
    <w:rsid w:val="00D47A52"/>
    <w:rsid w:val="00D47B0D"/>
    <w:rsid w:val="00D5167D"/>
    <w:rsid w:val="00D5250A"/>
    <w:rsid w:val="00D5346A"/>
    <w:rsid w:val="00D537CD"/>
    <w:rsid w:val="00D53802"/>
    <w:rsid w:val="00D54ACB"/>
    <w:rsid w:val="00D558CC"/>
    <w:rsid w:val="00D55F82"/>
    <w:rsid w:val="00D56EAF"/>
    <w:rsid w:val="00D5710C"/>
    <w:rsid w:val="00D57786"/>
    <w:rsid w:val="00D57D24"/>
    <w:rsid w:val="00D6027E"/>
    <w:rsid w:val="00D602E0"/>
    <w:rsid w:val="00D60C86"/>
    <w:rsid w:val="00D60F0F"/>
    <w:rsid w:val="00D616C1"/>
    <w:rsid w:val="00D617FC"/>
    <w:rsid w:val="00D618AF"/>
    <w:rsid w:val="00D61E56"/>
    <w:rsid w:val="00D61F00"/>
    <w:rsid w:val="00D62048"/>
    <w:rsid w:val="00D62296"/>
    <w:rsid w:val="00D623B2"/>
    <w:rsid w:val="00D635FC"/>
    <w:rsid w:val="00D64267"/>
    <w:rsid w:val="00D64534"/>
    <w:rsid w:val="00D64EC9"/>
    <w:rsid w:val="00D64EF1"/>
    <w:rsid w:val="00D653C2"/>
    <w:rsid w:val="00D6570B"/>
    <w:rsid w:val="00D66FCD"/>
    <w:rsid w:val="00D67E84"/>
    <w:rsid w:val="00D67F7F"/>
    <w:rsid w:val="00D70B84"/>
    <w:rsid w:val="00D70BA9"/>
    <w:rsid w:val="00D70FE1"/>
    <w:rsid w:val="00D71643"/>
    <w:rsid w:val="00D71C6F"/>
    <w:rsid w:val="00D72149"/>
    <w:rsid w:val="00D72453"/>
    <w:rsid w:val="00D72B12"/>
    <w:rsid w:val="00D7320F"/>
    <w:rsid w:val="00D74261"/>
    <w:rsid w:val="00D75BCC"/>
    <w:rsid w:val="00D7623F"/>
    <w:rsid w:val="00D76287"/>
    <w:rsid w:val="00D765A9"/>
    <w:rsid w:val="00D769F0"/>
    <w:rsid w:val="00D76CC7"/>
    <w:rsid w:val="00D76E2B"/>
    <w:rsid w:val="00D777BF"/>
    <w:rsid w:val="00D77B8C"/>
    <w:rsid w:val="00D77F29"/>
    <w:rsid w:val="00D80384"/>
    <w:rsid w:val="00D80EC0"/>
    <w:rsid w:val="00D8111A"/>
    <w:rsid w:val="00D818F2"/>
    <w:rsid w:val="00D81B62"/>
    <w:rsid w:val="00D8205B"/>
    <w:rsid w:val="00D822EB"/>
    <w:rsid w:val="00D82560"/>
    <w:rsid w:val="00D82C51"/>
    <w:rsid w:val="00D853BD"/>
    <w:rsid w:val="00D85D14"/>
    <w:rsid w:val="00D86792"/>
    <w:rsid w:val="00D86E70"/>
    <w:rsid w:val="00D87781"/>
    <w:rsid w:val="00D87B6C"/>
    <w:rsid w:val="00D901D6"/>
    <w:rsid w:val="00D91D55"/>
    <w:rsid w:val="00D920C0"/>
    <w:rsid w:val="00D92608"/>
    <w:rsid w:val="00D9287F"/>
    <w:rsid w:val="00D93783"/>
    <w:rsid w:val="00D93AD4"/>
    <w:rsid w:val="00D93B42"/>
    <w:rsid w:val="00D94297"/>
    <w:rsid w:val="00D958DF"/>
    <w:rsid w:val="00D96460"/>
    <w:rsid w:val="00D96F76"/>
    <w:rsid w:val="00D97642"/>
    <w:rsid w:val="00DA0C93"/>
    <w:rsid w:val="00DA1848"/>
    <w:rsid w:val="00DA23D5"/>
    <w:rsid w:val="00DA249B"/>
    <w:rsid w:val="00DA2656"/>
    <w:rsid w:val="00DA447A"/>
    <w:rsid w:val="00DA462D"/>
    <w:rsid w:val="00DA5314"/>
    <w:rsid w:val="00DA538F"/>
    <w:rsid w:val="00DA5D54"/>
    <w:rsid w:val="00DA65A2"/>
    <w:rsid w:val="00DA6A18"/>
    <w:rsid w:val="00DA7815"/>
    <w:rsid w:val="00DA78D8"/>
    <w:rsid w:val="00DA794D"/>
    <w:rsid w:val="00DA7EB4"/>
    <w:rsid w:val="00DB035F"/>
    <w:rsid w:val="00DB08A6"/>
    <w:rsid w:val="00DB0B39"/>
    <w:rsid w:val="00DB13F6"/>
    <w:rsid w:val="00DB1C72"/>
    <w:rsid w:val="00DB24EC"/>
    <w:rsid w:val="00DB297A"/>
    <w:rsid w:val="00DB29F5"/>
    <w:rsid w:val="00DB2B79"/>
    <w:rsid w:val="00DB2DB2"/>
    <w:rsid w:val="00DB2F8B"/>
    <w:rsid w:val="00DB50F2"/>
    <w:rsid w:val="00DB547E"/>
    <w:rsid w:val="00DB5DFF"/>
    <w:rsid w:val="00DB631F"/>
    <w:rsid w:val="00DB63D8"/>
    <w:rsid w:val="00DB6BEB"/>
    <w:rsid w:val="00DB7FCE"/>
    <w:rsid w:val="00DC01F1"/>
    <w:rsid w:val="00DC0346"/>
    <w:rsid w:val="00DC05B6"/>
    <w:rsid w:val="00DC0685"/>
    <w:rsid w:val="00DC07E4"/>
    <w:rsid w:val="00DC3168"/>
    <w:rsid w:val="00DC3AE4"/>
    <w:rsid w:val="00DC3C4B"/>
    <w:rsid w:val="00DC3DB7"/>
    <w:rsid w:val="00DC415E"/>
    <w:rsid w:val="00DC4196"/>
    <w:rsid w:val="00DC43BD"/>
    <w:rsid w:val="00DC44B1"/>
    <w:rsid w:val="00DC48DE"/>
    <w:rsid w:val="00DC4AB4"/>
    <w:rsid w:val="00DC4DA4"/>
    <w:rsid w:val="00DC4E2B"/>
    <w:rsid w:val="00DC5136"/>
    <w:rsid w:val="00DC63C4"/>
    <w:rsid w:val="00DC6482"/>
    <w:rsid w:val="00DC683A"/>
    <w:rsid w:val="00DC6F00"/>
    <w:rsid w:val="00DC76B5"/>
    <w:rsid w:val="00DC7A76"/>
    <w:rsid w:val="00DC7E3E"/>
    <w:rsid w:val="00DD01FB"/>
    <w:rsid w:val="00DD133C"/>
    <w:rsid w:val="00DD1385"/>
    <w:rsid w:val="00DD187B"/>
    <w:rsid w:val="00DD2468"/>
    <w:rsid w:val="00DD25F2"/>
    <w:rsid w:val="00DD3A9E"/>
    <w:rsid w:val="00DD3D7A"/>
    <w:rsid w:val="00DD4BC2"/>
    <w:rsid w:val="00DD4CF5"/>
    <w:rsid w:val="00DD5478"/>
    <w:rsid w:val="00DD5689"/>
    <w:rsid w:val="00DD5C04"/>
    <w:rsid w:val="00DD5E38"/>
    <w:rsid w:val="00DD64AB"/>
    <w:rsid w:val="00DD6718"/>
    <w:rsid w:val="00DD78D9"/>
    <w:rsid w:val="00DE03FA"/>
    <w:rsid w:val="00DE0741"/>
    <w:rsid w:val="00DE0FFA"/>
    <w:rsid w:val="00DE20C0"/>
    <w:rsid w:val="00DE25B7"/>
    <w:rsid w:val="00DE268E"/>
    <w:rsid w:val="00DE2A36"/>
    <w:rsid w:val="00DE2D0E"/>
    <w:rsid w:val="00DE2EE1"/>
    <w:rsid w:val="00DE2FE5"/>
    <w:rsid w:val="00DE3364"/>
    <w:rsid w:val="00DE3DC3"/>
    <w:rsid w:val="00DE3E8C"/>
    <w:rsid w:val="00DE3EAA"/>
    <w:rsid w:val="00DE45CF"/>
    <w:rsid w:val="00DE46BF"/>
    <w:rsid w:val="00DE4A70"/>
    <w:rsid w:val="00DE4C89"/>
    <w:rsid w:val="00DE621C"/>
    <w:rsid w:val="00DE6B28"/>
    <w:rsid w:val="00DE70D1"/>
    <w:rsid w:val="00DE733D"/>
    <w:rsid w:val="00DE7630"/>
    <w:rsid w:val="00DE7756"/>
    <w:rsid w:val="00DE7837"/>
    <w:rsid w:val="00DE7A92"/>
    <w:rsid w:val="00DF077E"/>
    <w:rsid w:val="00DF092A"/>
    <w:rsid w:val="00DF0BDF"/>
    <w:rsid w:val="00DF0DF6"/>
    <w:rsid w:val="00DF1515"/>
    <w:rsid w:val="00DF1DA9"/>
    <w:rsid w:val="00DF23CE"/>
    <w:rsid w:val="00DF3149"/>
    <w:rsid w:val="00DF31BF"/>
    <w:rsid w:val="00DF32DF"/>
    <w:rsid w:val="00DF3ED2"/>
    <w:rsid w:val="00DF3F49"/>
    <w:rsid w:val="00DF4288"/>
    <w:rsid w:val="00DF4E59"/>
    <w:rsid w:val="00DF5300"/>
    <w:rsid w:val="00DF579B"/>
    <w:rsid w:val="00DF5AA1"/>
    <w:rsid w:val="00DF5B06"/>
    <w:rsid w:val="00DF6B8E"/>
    <w:rsid w:val="00DF7342"/>
    <w:rsid w:val="00DF79A7"/>
    <w:rsid w:val="00DF7A67"/>
    <w:rsid w:val="00DF7B52"/>
    <w:rsid w:val="00DF7D83"/>
    <w:rsid w:val="00E00777"/>
    <w:rsid w:val="00E00C0D"/>
    <w:rsid w:val="00E01212"/>
    <w:rsid w:val="00E01C15"/>
    <w:rsid w:val="00E01F90"/>
    <w:rsid w:val="00E020C1"/>
    <w:rsid w:val="00E02A9F"/>
    <w:rsid w:val="00E02D6B"/>
    <w:rsid w:val="00E02F84"/>
    <w:rsid w:val="00E033A8"/>
    <w:rsid w:val="00E038FC"/>
    <w:rsid w:val="00E03F8F"/>
    <w:rsid w:val="00E04E61"/>
    <w:rsid w:val="00E052F8"/>
    <w:rsid w:val="00E054CB"/>
    <w:rsid w:val="00E05A73"/>
    <w:rsid w:val="00E05B75"/>
    <w:rsid w:val="00E05D2C"/>
    <w:rsid w:val="00E06066"/>
    <w:rsid w:val="00E0652D"/>
    <w:rsid w:val="00E06E94"/>
    <w:rsid w:val="00E07116"/>
    <w:rsid w:val="00E07344"/>
    <w:rsid w:val="00E104EB"/>
    <w:rsid w:val="00E10535"/>
    <w:rsid w:val="00E11096"/>
    <w:rsid w:val="00E11CB1"/>
    <w:rsid w:val="00E12007"/>
    <w:rsid w:val="00E1200D"/>
    <w:rsid w:val="00E12637"/>
    <w:rsid w:val="00E12A66"/>
    <w:rsid w:val="00E1304A"/>
    <w:rsid w:val="00E13770"/>
    <w:rsid w:val="00E1448D"/>
    <w:rsid w:val="00E144C0"/>
    <w:rsid w:val="00E1485C"/>
    <w:rsid w:val="00E14B86"/>
    <w:rsid w:val="00E14C74"/>
    <w:rsid w:val="00E157E1"/>
    <w:rsid w:val="00E15C90"/>
    <w:rsid w:val="00E16277"/>
    <w:rsid w:val="00E16767"/>
    <w:rsid w:val="00E17358"/>
    <w:rsid w:val="00E17799"/>
    <w:rsid w:val="00E206D5"/>
    <w:rsid w:val="00E20BFC"/>
    <w:rsid w:val="00E20CB6"/>
    <w:rsid w:val="00E20CD6"/>
    <w:rsid w:val="00E21DAB"/>
    <w:rsid w:val="00E221CA"/>
    <w:rsid w:val="00E226E5"/>
    <w:rsid w:val="00E22E26"/>
    <w:rsid w:val="00E2353B"/>
    <w:rsid w:val="00E23A58"/>
    <w:rsid w:val="00E23B4E"/>
    <w:rsid w:val="00E23BA6"/>
    <w:rsid w:val="00E23CBE"/>
    <w:rsid w:val="00E244A6"/>
    <w:rsid w:val="00E24AEF"/>
    <w:rsid w:val="00E24E0F"/>
    <w:rsid w:val="00E24E9F"/>
    <w:rsid w:val="00E2535B"/>
    <w:rsid w:val="00E256C0"/>
    <w:rsid w:val="00E25F11"/>
    <w:rsid w:val="00E2662F"/>
    <w:rsid w:val="00E26653"/>
    <w:rsid w:val="00E270FA"/>
    <w:rsid w:val="00E27158"/>
    <w:rsid w:val="00E27B37"/>
    <w:rsid w:val="00E27BE7"/>
    <w:rsid w:val="00E307B0"/>
    <w:rsid w:val="00E30821"/>
    <w:rsid w:val="00E31248"/>
    <w:rsid w:val="00E316F4"/>
    <w:rsid w:val="00E31CEC"/>
    <w:rsid w:val="00E32BF0"/>
    <w:rsid w:val="00E32C87"/>
    <w:rsid w:val="00E32F60"/>
    <w:rsid w:val="00E330C2"/>
    <w:rsid w:val="00E33E7F"/>
    <w:rsid w:val="00E347AC"/>
    <w:rsid w:val="00E34F6E"/>
    <w:rsid w:val="00E355EB"/>
    <w:rsid w:val="00E35699"/>
    <w:rsid w:val="00E35858"/>
    <w:rsid w:val="00E359E1"/>
    <w:rsid w:val="00E36E30"/>
    <w:rsid w:val="00E373F4"/>
    <w:rsid w:val="00E37A14"/>
    <w:rsid w:val="00E37A28"/>
    <w:rsid w:val="00E37DCC"/>
    <w:rsid w:val="00E37E9B"/>
    <w:rsid w:val="00E4030A"/>
    <w:rsid w:val="00E4047C"/>
    <w:rsid w:val="00E40E0A"/>
    <w:rsid w:val="00E4155E"/>
    <w:rsid w:val="00E419C1"/>
    <w:rsid w:val="00E41F5F"/>
    <w:rsid w:val="00E43D6C"/>
    <w:rsid w:val="00E43DB1"/>
    <w:rsid w:val="00E442B4"/>
    <w:rsid w:val="00E444BD"/>
    <w:rsid w:val="00E444ED"/>
    <w:rsid w:val="00E44AE9"/>
    <w:rsid w:val="00E44BD8"/>
    <w:rsid w:val="00E44C3D"/>
    <w:rsid w:val="00E44FA7"/>
    <w:rsid w:val="00E4513E"/>
    <w:rsid w:val="00E45269"/>
    <w:rsid w:val="00E45371"/>
    <w:rsid w:val="00E455AC"/>
    <w:rsid w:val="00E46172"/>
    <w:rsid w:val="00E464CE"/>
    <w:rsid w:val="00E46ABC"/>
    <w:rsid w:val="00E47393"/>
    <w:rsid w:val="00E5051B"/>
    <w:rsid w:val="00E50913"/>
    <w:rsid w:val="00E5121F"/>
    <w:rsid w:val="00E51319"/>
    <w:rsid w:val="00E51F44"/>
    <w:rsid w:val="00E520EE"/>
    <w:rsid w:val="00E528F1"/>
    <w:rsid w:val="00E52D83"/>
    <w:rsid w:val="00E52E1C"/>
    <w:rsid w:val="00E53380"/>
    <w:rsid w:val="00E535C5"/>
    <w:rsid w:val="00E536B1"/>
    <w:rsid w:val="00E5381C"/>
    <w:rsid w:val="00E53E8B"/>
    <w:rsid w:val="00E544A8"/>
    <w:rsid w:val="00E553FE"/>
    <w:rsid w:val="00E557A5"/>
    <w:rsid w:val="00E55A86"/>
    <w:rsid w:val="00E563D8"/>
    <w:rsid w:val="00E56B88"/>
    <w:rsid w:val="00E57377"/>
    <w:rsid w:val="00E607C9"/>
    <w:rsid w:val="00E60803"/>
    <w:rsid w:val="00E60A90"/>
    <w:rsid w:val="00E60F2C"/>
    <w:rsid w:val="00E612F5"/>
    <w:rsid w:val="00E62407"/>
    <w:rsid w:val="00E62C15"/>
    <w:rsid w:val="00E62F9B"/>
    <w:rsid w:val="00E63123"/>
    <w:rsid w:val="00E638CF"/>
    <w:rsid w:val="00E63B60"/>
    <w:rsid w:val="00E63D82"/>
    <w:rsid w:val="00E65519"/>
    <w:rsid w:val="00E65DC0"/>
    <w:rsid w:val="00E65E3A"/>
    <w:rsid w:val="00E66442"/>
    <w:rsid w:val="00E665F0"/>
    <w:rsid w:val="00E66D53"/>
    <w:rsid w:val="00E66D7B"/>
    <w:rsid w:val="00E6728A"/>
    <w:rsid w:val="00E6743C"/>
    <w:rsid w:val="00E678BF"/>
    <w:rsid w:val="00E70396"/>
    <w:rsid w:val="00E707AA"/>
    <w:rsid w:val="00E70860"/>
    <w:rsid w:val="00E7098A"/>
    <w:rsid w:val="00E70A15"/>
    <w:rsid w:val="00E70C3B"/>
    <w:rsid w:val="00E71944"/>
    <w:rsid w:val="00E71C51"/>
    <w:rsid w:val="00E71F18"/>
    <w:rsid w:val="00E723C4"/>
    <w:rsid w:val="00E7252D"/>
    <w:rsid w:val="00E73F78"/>
    <w:rsid w:val="00E743D5"/>
    <w:rsid w:val="00E743F4"/>
    <w:rsid w:val="00E74947"/>
    <w:rsid w:val="00E74D25"/>
    <w:rsid w:val="00E75BDC"/>
    <w:rsid w:val="00E76054"/>
    <w:rsid w:val="00E76E4D"/>
    <w:rsid w:val="00E76F96"/>
    <w:rsid w:val="00E77686"/>
    <w:rsid w:val="00E77A5B"/>
    <w:rsid w:val="00E81516"/>
    <w:rsid w:val="00E8160D"/>
    <w:rsid w:val="00E81938"/>
    <w:rsid w:val="00E82030"/>
    <w:rsid w:val="00E8227A"/>
    <w:rsid w:val="00E822BC"/>
    <w:rsid w:val="00E82831"/>
    <w:rsid w:val="00E83F6C"/>
    <w:rsid w:val="00E84152"/>
    <w:rsid w:val="00E842B0"/>
    <w:rsid w:val="00E84E64"/>
    <w:rsid w:val="00E84FA0"/>
    <w:rsid w:val="00E85172"/>
    <w:rsid w:val="00E851B7"/>
    <w:rsid w:val="00E855BD"/>
    <w:rsid w:val="00E85E13"/>
    <w:rsid w:val="00E85EAE"/>
    <w:rsid w:val="00E860AA"/>
    <w:rsid w:val="00E86C40"/>
    <w:rsid w:val="00E873E9"/>
    <w:rsid w:val="00E87420"/>
    <w:rsid w:val="00E876BD"/>
    <w:rsid w:val="00E877C4"/>
    <w:rsid w:val="00E90697"/>
    <w:rsid w:val="00E90834"/>
    <w:rsid w:val="00E908A6"/>
    <w:rsid w:val="00E91330"/>
    <w:rsid w:val="00E914F5"/>
    <w:rsid w:val="00E915D4"/>
    <w:rsid w:val="00E9193B"/>
    <w:rsid w:val="00E91A38"/>
    <w:rsid w:val="00E91EC6"/>
    <w:rsid w:val="00E926BF"/>
    <w:rsid w:val="00E92CB1"/>
    <w:rsid w:val="00E92D83"/>
    <w:rsid w:val="00E92E5D"/>
    <w:rsid w:val="00E93B68"/>
    <w:rsid w:val="00E94069"/>
    <w:rsid w:val="00E94436"/>
    <w:rsid w:val="00E94475"/>
    <w:rsid w:val="00E94824"/>
    <w:rsid w:val="00E94AF4"/>
    <w:rsid w:val="00E95054"/>
    <w:rsid w:val="00E95453"/>
    <w:rsid w:val="00E95E17"/>
    <w:rsid w:val="00E960F7"/>
    <w:rsid w:val="00E964BE"/>
    <w:rsid w:val="00E97566"/>
    <w:rsid w:val="00E97A9E"/>
    <w:rsid w:val="00EA0608"/>
    <w:rsid w:val="00EA1BC5"/>
    <w:rsid w:val="00EA1C3D"/>
    <w:rsid w:val="00EA2250"/>
    <w:rsid w:val="00EA22B3"/>
    <w:rsid w:val="00EA23BE"/>
    <w:rsid w:val="00EA27D1"/>
    <w:rsid w:val="00EA2B01"/>
    <w:rsid w:val="00EA3FB8"/>
    <w:rsid w:val="00EA3FEA"/>
    <w:rsid w:val="00EA40D2"/>
    <w:rsid w:val="00EA5287"/>
    <w:rsid w:val="00EA5724"/>
    <w:rsid w:val="00EA596F"/>
    <w:rsid w:val="00EA5C26"/>
    <w:rsid w:val="00EA5E83"/>
    <w:rsid w:val="00EA6751"/>
    <w:rsid w:val="00EA7439"/>
    <w:rsid w:val="00EA7B19"/>
    <w:rsid w:val="00EB03E7"/>
    <w:rsid w:val="00EB0C6A"/>
    <w:rsid w:val="00EB1C38"/>
    <w:rsid w:val="00EB2069"/>
    <w:rsid w:val="00EB2753"/>
    <w:rsid w:val="00EB27F2"/>
    <w:rsid w:val="00EB2979"/>
    <w:rsid w:val="00EB29A4"/>
    <w:rsid w:val="00EB35BE"/>
    <w:rsid w:val="00EB41C7"/>
    <w:rsid w:val="00EB50B6"/>
    <w:rsid w:val="00EB5234"/>
    <w:rsid w:val="00EB532A"/>
    <w:rsid w:val="00EB54DE"/>
    <w:rsid w:val="00EB5A7A"/>
    <w:rsid w:val="00EB5F91"/>
    <w:rsid w:val="00EB61CE"/>
    <w:rsid w:val="00EB6B0C"/>
    <w:rsid w:val="00EB7552"/>
    <w:rsid w:val="00EB782B"/>
    <w:rsid w:val="00EB7BA1"/>
    <w:rsid w:val="00EC0183"/>
    <w:rsid w:val="00EC0336"/>
    <w:rsid w:val="00EC044F"/>
    <w:rsid w:val="00EC0493"/>
    <w:rsid w:val="00EC0572"/>
    <w:rsid w:val="00EC05B2"/>
    <w:rsid w:val="00EC0F90"/>
    <w:rsid w:val="00EC12BF"/>
    <w:rsid w:val="00EC1A24"/>
    <w:rsid w:val="00EC2221"/>
    <w:rsid w:val="00EC2B77"/>
    <w:rsid w:val="00EC313B"/>
    <w:rsid w:val="00EC355C"/>
    <w:rsid w:val="00EC3935"/>
    <w:rsid w:val="00EC3A41"/>
    <w:rsid w:val="00EC3BEC"/>
    <w:rsid w:val="00EC3C38"/>
    <w:rsid w:val="00EC414A"/>
    <w:rsid w:val="00EC45B1"/>
    <w:rsid w:val="00EC4836"/>
    <w:rsid w:val="00EC497E"/>
    <w:rsid w:val="00EC52DC"/>
    <w:rsid w:val="00EC5A14"/>
    <w:rsid w:val="00EC5E68"/>
    <w:rsid w:val="00EC6317"/>
    <w:rsid w:val="00EC75B2"/>
    <w:rsid w:val="00EC78FA"/>
    <w:rsid w:val="00EC7F5E"/>
    <w:rsid w:val="00ED0512"/>
    <w:rsid w:val="00ED06D8"/>
    <w:rsid w:val="00ED0868"/>
    <w:rsid w:val="00ED0C8D"/>
    <w:rsid w:val="00ED0CDF"/>
    <w:rsid w:val="00ED131A"/>
    <w:rsid w:val="00ED1774"/>
    <w:rsid w:val="00ED1811"/>
    <w:rsid w:val="00ED2649"/>
    <w:rsid w:val="00ED3A8E"/>
    <w:rsid w:val="00ED3C1C"/>
    <w:rsid w:val="00ED3D9B"/>
    <w:rsid w:val="00ED3E38"/>
    <w:rsid w:val="00ED3F45"/>
    <w:rsid w:val="00ED4047"/>
    <w:rsid w:val="00ED5B94"/>
    <w:rsid w:val="00ED60E3"/>
    <w:rsid w:val="00ED613E"/>
    <w:rsid w:val="00ED67FE"/>
    <w:rsid w:val="00ED743F"/>
    <w:rsid w:val="00ED766A"/>
    <w:rsid w:val="00EE00FC"/>
    <w:rsid w:val="00EE0427"/>
    <w:rsid w:val="00EE0B3C"/>
    <w:rsid w:val="00EE0C9E"/>
    <w:rsid w:val="00EE0D2A"/>
    <w:rsid w:val="00EE1654"/>
    <w:rsid w:val="00EE1AAF"/>
    <w:rsid w:val="00EE239D"/>
    <w:rsid w:val="00EE2ADD"/>
    <w:rsid w:val="00EE2FD0"/>
    <w:rsid w:val="00EE3200"/>
    <w:rsid w:val="00EE333D"/>
    <w:rsid w:val="00EE3796"/>
    <w:rsid w:val="00EE38DD"/>
    <w:rsid w:val="00EE3A71"/>
    <w:rsid w:val="00EE3CB4"/>
    <w:rsid w:val="00EE434D"/>
    <w:rsid w:val="00EE46C4"/>
    <w:rsid w:val="00EE59F5"/>
    <w:rsid w:val="00EE6595"/>
    <w:rsid w:val="00EE6B6F"/>
    <w:rsid w:val="00EE6DC5"/>
    <w:rsid w:val="00EE73EC"/>
    <w:rsid w:val="00EF09D4"/>
    <w:rsid w:val="00EF0DF7"/>
    <w:rsid w:val="00EF1312"/>
    <w:rsid w:val="00EF1597"/>
    <w:rsid w:val="00EF1797"/>
    <w:rsid w:val="00EF1E3A"/>
    <w:rsid w:val="00EF2300"/>
    <w:rsid w:val="00EF2E0B"/>
    <w:rsid w:val="00EF3286"/>
    <w:rsid w:val="00EF3A31"/>
    <w:rsid w:val="00EF46B5"/>
    <w:rsid w:val="00EF48C6"/>
    <w:rsid w:val="00EF5A5A"/>
    <w:rsid w:val="00EF5E15"/>
    <w:rsid w:val="00EF6028"/>
    <w:rsid w:val="00EF6690"/>
    <w:rsid w:val="00EF6943"/>
    <w:rsid w:val="00EF6B4A"/>
    <w:rsid w:val="00EF6D4D"/>
    <w:rsid w:val="00EF6F6D"/>
    <w:rsid w:val="00EF7A05"/>
    <w:rsid w:val="00F002A9"/>
    <w:rsid w:val="00F00629"/>
    <w:rsid w:val="00F00C34"/>
    <w:rsid w:val="00F01822"/>
    <w:rsid w:val="00F01D7D"/>
    <w:rsid w:val="00F023C8"/>
    <w:rsid w:val="00F0298F"/>
    <w:rsid w:val="00F02B6B"/>
    <w:rsid w:val="00F03FB4"/>
    <w:rsid w:val="00F04288"/>
    <w:rsid w:val="00F042A0"/>
    <w:rsid w:val="00F04302"/>
    <w:rsid w:val="00F052E2"/>
    <w:rsid w:val="00F05412"/>
    <w:rsid w:val="00F05CEC"/>
    <w:rsid w:val="00F05E65"/>
    <w:rsid w:val="00F06325"/>
    <w:rsid w:val="00F06479"/>
    <w:rsid w:val="00F06DAF"/>
    <w:rsid w:val="00F07182"/>
    <w:rsid w:val="00F07C49"/>
    <w:rsid w:val="00F07D91"/>
    <w:rsid w:val="00F10669"/>
    <w:rsid w:val="00F10752"/>
    <w:rsid w:val="00F1131D"/>
    <w:rsid w:val="00F114A0"/>
    <w:rsid w:val="00F116A1"/>
    <w:rsid w:val="00F117DF"/>
    <w:rsid w:val="00F11A52"/>
    <w:rsid w:val="00F121CC"/>
    <w:rsid w:val="00F12725"/>
    <w:rsid w:val="00F12F01"/>
    <w:rsid w:val="00F13239"/>
    <w:rsid w:val="00F13C63"/>
    <w:rsid w:val="00F13D6B"/>
    <w:rsid w:val="00F14765"/>
    <w:rsid w:val="00F149BB"/>
    <w:rsid w:val="00F149F3"/>
    <w:rsid w:val="00F14DB6"/>
    <w:rsid w:val="00F15CAD"/>
    <w:rsid w:val="00F160D0"/>
    <w:rsid w:val="00F16ECD"/>
    <w:rsid w:val="00F16FAD"/>
    <w:rsid w:val="00F20D56"/>
    <w:rsid w:val="00F21123"/>
    <w:rsid w:val="00F21EDA"/>
    <w:rsid w:val="00F21EF6"/>
    <w:rsid w:val="00F21F6B"/>
    <w:rsid w:val="00F22626"/>
    <w:rsid w:val="00F2288D"/>
    <w:rsid w:val="00F2306C"/>
    <w:rsid w:val="00F23C87"/>
    <w:rsid w:val="00F2424C"/>
    <w:rsid w:val="00F2457E"/>
    <w:rsid w:val="00F248D6"/>
    <w:rsid w:val="00F24C8B"/>
    <w:rsid w:val="00F250F9"/>
    <w:rsid w:val="00F25194"/>
    <w:rsid w:val="00F25D45"/>
    <w:rsid w:val="00F260E7"/>
    <w:rsid w:val="00F26DFD"/>
    <w:rsid w:val="00F275D3"/>
    <w:rsid w:val="00F30278"/>
    <w:rsid w:val="00F302F5"/>
    <w:rsid w:val="00F304F2"/>
    <w:rsid w:val="00F30582"/>
    <w:rsid w:val="00F30B87"/>
    <w:rsid w:val="00F30F4F"/>
    <w:rsid w:val="00F31961"/>
    <w:rsid w:val="00F31CAD"/>
    <w:rsid w:val="00F329B7"/>
    <w:rsid w:val="00F33038"/>
    <w:rsid w:val="00F338EB"/>
    <w:rsid w:val="00F33C94"/>
    <w:rsid w:val="00F3437C"/>
    <w:rsid w:val="00F34540"/>
    <w:rsid w:val="00F34CB3"/>
    <w:rsid w:val="00F35A5E"/>
    <w:rsid w:val="00F35B8C"/>
    <w:rsid w:val="00F35C0D"/>
    <w:rsid w:val="00F35D86"/>
    <w:rsid w:val="00F36884"/>
    <w:rsid w:val="00F36BB3"/>
    <w:rsid w:val="00F372D9"/>
    <w:rsid w:val="00F379E6"/>
    <w:rsid w:val="00F40C2F"/>
    <w:rsid w:val="00F4159A"/>
    <w:rsid w:val="00F417DC"/>
    <w:rsid w:val="00F41FE3"/>
    <w:rsid w:val="00F435A6"/>
    <w:rsid w:val="00F435E5"/>
    <w:rsid w:val="00F43753"/>
    <w:rsid w:val="00F43F89"/>
    <w:rsid w:val="00F443B8"/>
    <w:rsid w:val="00F444EC"/>
    <w:rsid w:val="00F44623"/>
    <w:rsid w:val="00F4527A"/>
    <w:rsid w:val="00F45289"/>
    <w:rsid w:val="00F4562E"/>
    <w:rsid w:val="00F46547"/>
    <w:rsid w:val="00F46B25"/>
    <w:rsid w:val="00F50768"/>
    <w:rsid w:val="00F50B6F"/>
    <w:rsid w:val="00F50E03"/>
    <w:rsid w:val="00F511E8"/>
    <w:rsid w:val="00F51427"/>
    <w:rsid w:val="00F51995"/>
    <w:rsid w:val="00F51E3E"/>
    <w:rsid w:val="00F52BB0"/>
    <w:rsid w:val="00F535E6"/>
    <w:rsid w:val="00F538BE"/>
    <w:rsid w:val="00F53B0B"/>
    <w:rsid w:val="00F53C11"/>
    <w:rsid w:val="00F54398"/>
    <w:rsid w:val="00F54BF3"/>
    <w:rsid w:val="00F559FE"/>
    <w:rsid w:val="00F55FB2"/>
    <w:rsid w:val="00F56037"/>
    <w:rsid w:val="00F561C5"/>
    <w:rsid w:val="00F574FD"/>
    <w:rsid w:val="00F57B26"/>
    <w:rsid w:val="00F57FC0"/>
    <w:rsid w:val="00F61968"/>
    <w:rsid w:val="00F61BA4"/>
    <w:rsid w:val="00F61DFC"/>
    <w:rsid w:val="00F62103"/>
    <w:rsid w:val="00F628C7"/>
    <w:rsid w:val="00F62DA2"/>
    <w:rsid w:val="00F62F12"/>
    <w:rsid w:val="00F63286"/>
    <w:rsid w:val="00F64512"/>
    <w:rsid w:val="00F64B2A"/>
    <w:rsid w:val="00F64CD5"/>
    <w:rsid w:val="00F64D31"/>
    <w:rsid w:val="00F65103"/>
    <w:rsid w:val="00F65B29"/>
    <w:rsid w:val="00F65FB1"/>
    <w:rsid w:val="00F6612A"/>
    <w:rsid w:val="00F66190"/>
    <w:rsid w:val="00F665D1"/>
    <w:rsid w:val="00F66F89"/>
    <w:rsid w:val="00F67513"/>
    <w:rsid w:val="00F67673"/>
    <w:rsid w:val="00F678A6"/>
    <w:rsid w:val="00F70FC1"/>
    <w:rsid w:val="00F711C3"/>
    <w:rsid w:val="00F7145B"/>
    <w:rsid w:val="00F719A1"/>
    <w:rsid w:val="00F71A2E"/>
    <w:rsid w:val="00F73592"/>
    <w:rsid w:val="00F737AC"/>
    <w:rsid w:val="00F73810"/>
    <w:rsid w:val="00F73F6E"/>
    <w:rsid w:val="00F742E8"/>
    <w:rsid w:val="00F74970"/>
    <w:rsid w:val="00F7563A"/>
    <w:rsid w:val="00F75E73"/>
    <w:rsid w:val="00F76052"/>
    <w:rsid w:val="00F766FF"/>
    <w:rsid w:val="00F77156"/>
    <w:rsid w:val="00F774A2"/>
    <w:rsid w:val="00F77756"/>
    <w:rsid w:val="00F80F16"/>
    <w:rsid w:val="00F81B06"/>
    <w:rsid w:val="00F822E4"/>
    <w:rsid w:val="00F82A8B"/>
    <w:rsid w:val="00F82E60"/>
    <w:rsid w:val="00F83226"/>
    <w:rsid w:val="00F8348D"/>
    <w:rsid w:val="00F83621"/>
    <w:rsid w:val="00F8400F"/>
    <w:rsid w:val="00F841FB"/>
    <w:rsid w:val="00F84413"/>
    <w:rsid w:val="00F84C1E"/>
    <w:rsid w:val="00F84F79"/>
    <w:rsid w:val="00F8551F"/>
    <w:rsid w:val="00F85571"/>
    <w:rsid w:val="00F857F3"/>
    <w:rsid w:val="00F862D1"/>
    <w:rsid w:val="00F86637"/>
    <w:rsid w:val="00F86853"/>
    <w:rsid w:val="00F869B9"/>
    <w:rsid w:val="00F86E75"/>
    <w:rsid w:val="00F873ED"/>
    <w:rsid w:val="00F87D3B"/>
    <w:rsid w:val="00F90011"/>
    <w:rsid w:val="00F90502"/>
    <w:rsid w:val="00F908DE"/>
    <w:rsid w:val="00F90DF9"/>
    <w:rsid w:val="00F91478"/>
    <w:rsid w:val="00F91ED2"/>
    <w:rsid w:val="00F92199"/>
    <w:rsid w:val="00F92561"/>
    <w:rsid w:val="00F925C9"/>
    <w:rsid w:val="00F929B1"/>
    <w:rsid w:val="00F92F47"/>
    <w:rsid w:val="00F93BF8"/>
    <w:rsid w:val="00F93C20"/>
    <w:rsid w:val="00F947F3"/>
    <w:rsid w:val="00F94A81"/>
    <w:rsid w:val="00F94DD2"/>
    <w:rsid w:val="00F959A6"/>
    <w:rsid w:val="00F95A40"/>
    <w:rsid w:val="00F9647D"/>
    <w:rsid w:val="00F96521"/>
    <w:rsid w:val="00FA02E8"/>
    <w:rsid w:val="00FA05D7"/>
    <w:rsid w:val="00FA06DC"/>
    <w:rsid w:val="00FA0E9C"/>
    <w:rsid w:val="00FA1245"/>
    <w:rsid w:val="00FA14D9"/>
    <w:rsid w:val="00FA1F1D"/>
    <w:rsid w:val="00FA26A9"/>
    <w:rsid w:val="00FA2C18"/>
    <w:rsid w:val="00FA3136"/>
    <w:rsid w:val="00FA32DD"/>
    <w:rsid w:val="00FA35BC"/>
    <w:rsid w:val="00FA3AEF"/>
    <w:rsid w:val="00FA3D78"/>
    <w:rsid w:val="00FA477B"/>
    <w:rsid w:val="00FA47EA"/>
    <w:rsid w:val="00FA49C0"/>
    <w:rsid w:val="00FA4C7F"/>
    <w:rsid w:val="00FA6AC4"/>
    <w:rsid w:val="00FA7C48"/>
    <w:rsid w:val="00FA7C50"/>
    <w:rsid w:val="00FB03A3"/>
    <w:rsid w:val="00FB0C7E"/>
    <w:rsid w:val="00FB18B0"/>
    <w:rsid w:val="00FB1A83"/>
    <w:rsid w:val="00FB1DA5"/>
    <w:rsid w:val="00FB2386"/>
    <w:rsid w:val="00FB33E2"/>
    <w:rsid w:val="00FB43CA"/>
    <w:rsid w:val="00FB4B56"/>
    <w:rsid w:val="00FB4BEA"/>
    <w:rsid w:val="00FB5993"/>
    <w:rsid w:val="00FB60C7"/>
    <w:rsid w:val="00FB6966"/>
    <w:rsid w:val="00FB6EA7"/>
    <w:rsid w:val="00FB7ADB"/>
    <w:rsid w:val="00FB7BAB"/>
    <w:rsid w:val="00FC0A05"/>
    <w:rsid w:val="00FC111E"/>
    <w:rsid w:val="00FC1870"/>
    <w:rsid w:val="00FC3C80"/>
    <w:rsid w:val="00FC4042"/>
    <w:rsid w:val="00FC4B68"/>
    <w:rsid w:val="00FC4DFE"/>
    <w:rsid w:val="00FC50F1"/>
    <w:rsid w:val="00FC526E"/>
    <w:rsid w:val="00FC52F0"/>
    <w:rsid w:val="00FC54E2"/>
    <w:rsid w:val="00FC565C"/>
    <w:rsid w:val="00FC60F2"/>
    <w:rsid w:val="00FC6653"/>
    <w:rsid w:val="00FC6692"/>
    <w:rsid w:val="00FC7557"/>
    <w:rsid w:val="00FC7D76"/>
    <w:rsid w:val="00FC7FB0"/>
    <w:rsid w:val="00FD01F4"/>
    <w:rsid w:val="00FD05C6"/>
    <w:rsid w:val="00FD0FD3"/>
    <w:rsid w:val="00FD15AB"/>
    <w:rsid w:val="00FD1ADB"/>
    <w:rsid w:val="00FD1D67"/>
    <w:rsid w:val="00FD24FA"/>
    <w:rsid w:val="00FD2C0E"/>
    <w:rsid w:val="00FD353E"/>
    <w:rsid w:val="00FD3DE5"/>
    <w:rsid w:val="00FD48D2"/>
    <w:rsid w:val="00FD52D8"/>
    <w:rsid w:val="00FD5800"/>
    <w:rsid w:val="00FD580B"/>
    <w:rsid w:val="00FD583D"/>
    <w:rsid w:val="00FD6353"/>
    <w:rsid w:val="00FD7B39"/>
    <w:rsid w:val="00FD7D25"/>
    <w:rsid w:val="00FE0FE9"/>
    <w:rsid w:val="00FE18CD"/>
    <w:rsid w:val="00FE1B20"/>
    <w:rsid w:val="00FE20F2"/>
    <w:rsid w:val="00FE24C5"/>
    <w:rsid w:val="00FE27FB"/>
    <w:rsid w:val="00FE2DB2"/>
    <w:rsid w:val="00FE2ED1"/>
    <w:rsid w:val="00FE30C8"/>
    <w:rsid w:val="00FE31B9"/>
    <w:rsid w:val="00FE355E"/>
    <w:rsid w:val="00FE3AC4"/>
    <w:rsid w:val="00FE414C"/>
    <w:rsid w:val="00FE4481"/>
    <w:rsid w:val="00FE50AB"/>
    <w:rsid w:val="00FE5398"/>
    <w:rsid w:val="00FE56D7"/>
    <w:rsid w:val="00FE6167"/>
    <w:rsid w:val="00FE656A"/>
    <w:rsid w:val="00FE6E54"/>
    <w:rsid w:val="00FE725C"/>
    <w:rsid w:val="00FE72A8"/>
    <w:rsid w:val="00FE7C74"/>
    <w:rsid w:val="00FE7C96"/>
    <w:rsid w:val="00FF0498"/>
    <w:rsid w:val="00FF0709"/>
    <w:rsid w:val="00FF074D"/>
    <w:rsid w:val="00FF0B5F"/>
    <w:rsid w:val="00FF11DC"/>
    <w:rsid w:val="00FF1F13"/>
    <w:rsid w:val="00FF244D"/>
    <w:rsid w:val="00FF28B1"/>
    <w:rsid w:val="00FF2E27"/>
    <w:rsid w:val="00FF2EFB"/>
    <w:rsid w:val="00FF38AE"/>
    <w:rsid w:val="00FF392D"/>
    <w:rsid w:val="00FF3B74"/>
    <w:rsid w:val="00FF3F84"/>
    <w:rsid w:val="00FF3F9B"/>
    <w:rsid w:val="00FF4063"/>
    <w:rsid w:val="00FF4159"/>
    <w:rsid w:val="00FF4383"/>
    <w:rsid w:val="00FF5A56"/>
    <w:rsid w:val="00FF5EB9"/>
    <w:rsid w:val="00FF5F04"/>
    <w:rsid w:val="00FF6258"/>
    <w:rsid w:val="00FF63F7"/>
    <w:rsid w:val="00FF6C54"/>
    <w:rsid w:val="00FF7511"/>
    <w:rsid w:val="00FF776C"/>
    <w:rsid w:val="00FF7976"/>
    <w:rsid w:val="00FF7E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;"/>
  <w14:docId w14:val="256EE1C0"/>
  <w15:chartTrackingRefBased/>
  <w15:docId w15:val="{4F9A2612-802D-9440-9794-FEC06263D9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8206DD"/>
    <w:rPr>
      <w:rFonts w:ascii="Times New Roman" w:eastAsia="Times New Roman" w:hAnsi="Times New Roman" w:cs="Times New Roman"/>
      <w:lang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B0182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603AD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link w:val="berschrift3Zchn"/>
    <w:uiPriority w:val="9"/>
    <w:qFormat/>
    <w:rsid w:val="006B63B3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uiPriority w:val="99"/>
    <w:semiHidden/>
    <w:unhideWhenUsed/>
    <w:rsid w:val="001C70DC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8206DD"/>
    <w:pPr>
      <w:spacing w:after="160"/>
    </w:pPr>
    <w:rPr>
      <w:rFonts w:eastAsiaTheme="minorEastAsia"/>
      <w:sz w:val="20"/>
      <w:szCs w:val="20"/>
      <w:lang w:val="en-GB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8206DD"/>
    <w:rPr>
      <w:rFonts w:ascii="Times New Roman" w:eastAsiaTheme="minorEastAsia" w:hAnsi="Times New Roman" w:cs="Times New Roman"/>
      <w:sz w:val="20"/>
      <w:szCs w:val="20"/>
      <w:lang w:val="en-GB" w:eastAsia="de-DE"/>
    </w:rPr>
  </w:style>
  <w:style w:type="paragraph" w:styleId="Listenabsatz">
    <w:name w:val="List Paragraph"/>
    <w:basedOn w:val="Standard"/>
    <w:uiPriority w:val="34"/>
    <w:qFormat/>
    <w:rsid w:val="001C70DC"/>
    <w:pPr>
      <w:ind w:left="720"/>
      <w:contextualSpacing/>
    </w:pPr>
  </w:style>
  <w:style w:type="table" w:styleId="Tabellenraster">
    <w:name w:val="Table Grid"/>
    <w:basedOn w:val="NormaleTabelle"/>
    <w:uiPriority w:val="39"/>
    <w:rsid w:val="00E60F2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art"/>
    <w:uiPriority w:val="99"/>
    <w:unhideWhenUsed/>
    <w:rsid w:val="00F114A0"/>
    <w:rPr>
      <w:color w:val="0563C1" w:themeColor="hyperlink"/>
      <w:u w:val="single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F114A0"/>
    <w:rPr>
      <w:color w:val="605E5C"/>
      <w:shd w:val="clear" w:color="auto" w:fill="E1DFDD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B7077F"/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B7077F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B7077F"/>
    <w:rPr>
      <w:vertAlign w:val="superscript"/>
    </w:rPr>
  </w:style>
  <w:style w:type="paragraph" w:styleId="StandardWeb">
    <w:name w:val="Normal (Web)"/>
    <w:basedOn w:val="Standard"/>
    <w:uiPriority w:val="99"/>
    <w:unhideWhenUsed/>
    <w:rsid w:val="00171724"/>
    <w:pPr>
      <w:spacing w:before="100" w:beforeAutospacing="1" w:after="100" w:afterAutospacing="1"/>
    </w:pPr>
  </w:style>
  <w:style w:type="paragraph" w:styleId="Index1">
    <w:name w:val="index 1"/>
    <w:basedOn w:val="Standard"/>
    <w:next w:val="Standard"/>
    <w:autoRedefine/>
    <w:uiPriority w:val="99"/>
    <w:unhideWhenUsed/>
    <w:rsid w:val="00504984"/>
    <w:pPr>
      <w:tabs>
        <w:tab w:val="right" w:leader="dot" w:pos="9054"/>
      </w:tabs>
      <w:ind w:left="240" w:hanging="240"/>
    </w:pPr>
  </w:style>
  <w:style w:type="paragraph" w:customStyle="1" w:styleId="EndNoteBibliographyTitle">
    <w:name w:val="EndNote Bibliography Title"/>
    <w:basedOn w:val="Standard"/>
    <w:link w:val="EndNoteBibliographyTitleZchn"/>
    <w:rsid w:val="00D635FC"/>
    <w:pPr>
      <w:jc w:val="center"/>
    </w:pPr>
    <w:rPr>
      <w:rFonts w:eastAsiaTheme="minorHAnsi"/>
      <w:lang w:val="en-US" w:eastAsia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D635FC"/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D635FC"/>
    <w:rPr>
      <w:rFonts w:eastAsiaTheme="minorHAnsi"/>
      <w:lang w:val="en-US" w:eastAsia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D635FC"/>
    <w:rPr>
      <w:rFonts w:ascii="Times New Roman" w:hAnsi="Times New Roman" w:cs="Times New Roman"/>
      <w:lang w:val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B1648"/>
    <w:pPr>
      <w:spacing w:after="0"/>
    </w:pPr>
    <w:rPr>
      <w:rFonts w:eastAsiaTheme="minorHAnsi"/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B1648"/>
    <w:rPr>
      <w:rFonts w:ascii="Times New Roman" w:eastAsiaTheme="minorEastAsia" w:hAnsi="Times New Roman" w:cs="Times New Roman"/>
      <w:b/>
      <w:bCs/>
      <w:sz w:val="20"/>
      <w:szCs w:val="20"/>
      <w:lang w:val="en-GB" w:eastAsia="de-DE"/>
    </w:rPr>
  </w:style>
  <w:style w:type="character" w:styleId="BesuchterLink">
    <w:name w:val="FollowedHyperlink"/>
    <w:basedOn w:val="Absatz-Standardschriftart"/>
    <w:uiPriority w:val="99"/>
    <w:semiHidden/>
    <w:unhideWhenUsed/>
    <w:rsid w:val="000B7A4B"/>
    <w:rPr>
      <w:color w:val="954F72" w:themeColor="followedHyperlink"/>
      <w:u w:val="single"/>
    </w:rPr>
  </w:style>
  <w:style w:type="paragraph" w:styleId="Fuzeile">
    <w:name w:val="footer"/>
    <w:basedOn w:val="Standard"/>
    <w:link w:val="FuzeileZchn"/>
    <w:uiPriority w:val="99"/>
    <w:unhideWhenUsed/>
    <w:rsid w:val="00764253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764253"/>
  </w:style>
  <w:style w:type="character" w:styleId="Seitenzahl">
    <w:name w:val="page number"/>
    <w:basedOn w:val="Absatz-Standardschriftart"/>
    <w:uiPriority w:val="99"/>
    <w:semiHidden/>
    <w:unhideWhenUsed/>
    <w:rsid w:val="00764253"/>
  </w:style>
  <w:style w:type="paragraph" w:styleId="Kopfzeile">
    <w:name w:val="header"/>
    <w:basedOn w:val="Standard"/>
    <w:link w:val="KopfzeileZchn"/>
    <w:uiPriority w:val="99"/>
    <w:unhideWhenUsed/>
    <w:rsid w:val="00764253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764253"/>
  </w:style>
  <w:style w:type="character" w:customStyle="1" w:styleId="berschrift3Zchn">
    <w:name w:val="Überschrift 3 Zchn"/>
    <w:basedOn w:val="Absatz-Standardschriftart"/>
    <w:link w:val="berschrift3"/>
    <w:uiPriority w:val="9"/>
    <w:rsid w:val="006B63B3"/>
    <w:rPr>
      <w:rFonts w:ascii="Times New Roman" w:eastAsia="Times New Roman" w:hAnsi="Times New Roman" w:cs="Times New Roman"/>
      <w:b/>
      <w:bCs/>
      <w:sz w:val="27"/>
      <w:szCs w:val="27"/>
      <w:lang w:eastAsia="de-DE"/>
    </w:rPr>
  </w:style>
  <w:style w:type="character" w:customStyle="1" w:styleId="section-title">
    <w:name w:val="section-title"/>
    <w:basedOn w:val="Absatz-Standardschriftart"/>
    <w:rsid w:val="006B63B3"/>
  </w:style>
  <w:style w:type="character" w:customStyle="1" w:styleId="berschrift1Zchn">
    <w:name w:val="Überschrift 1 Zchn"/>
    <w:basedOn w:val="Absatz-Standardschriftart"/>
    <w:link w:val="berschrift1"/>
    <w:uiPriority w:val="9"/>
    <w:rsid w:val="00B0182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schriftung">
    <w:name w:val="caption"/>
    <w:basedOn w:val="Standard"/>
    <w:next w:val="Standard"/>
    <w:uiPriority w:val="35"/>
    <w:unhideWhenUsed/>
    <w:qFormat/>
    <w:rsid w:val="00903D00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603AD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Verzeichnis1">
    <w:name w:val="toc 1"/>
    <w:basedOn w:val="Standard"/>
    <w:next w:val="Standard"/>
    <w:autoRedefine/>
    <w:uiPriority w:val="39"/>
    <w:unhideWhenUsed/>
    <w:rsid w:val="00F329B7"/>
    <w:pPr>
      <w:tabs>
        <w:tab w:val="right" w:leader="dot" w:pos="9054"/>
      </w:tabs>
      <w:spacing w:before="240" w:after="120" w:line="480" w:lineRule="auto"/>
    </w:pPr>
    <w:rPr>
      <w:b/>
      <w:bCs/>
      <w:noProof/>
      <w:sz w:val="20"/>
      <w:szCs w:val="20"/>
      <w:lang w:val="en-US"/>
    </w:rPr>
  </w:style>
  <w:style w:type="paragraph" w:styleId="Verzeichnis2">
    <w:name w:val="toc 2"/>
    <w:basedOn w:val="Standard"/>
    <w:next w:val="Standard"/>
    <w:autoRedefine/>
    <w:uiPriority w:val="39"/>
    <w:unhideWhenUsed/>
    <w:rsid w:val="000968B4"/>
    <w:pPr>
      <w:tabs>
        <w:tab w:val="right" w:leader="dot" w:pos="9054"/>
      </w:tabs>
      <w:spacing w:before="120" w:line="480" w:lineRule="auto"/>
      <w:ind w:left="240"/>
    </w:pPr>
    <w:rPr>
      <w:b/>
      <w:bCs/>
      <w:i/>
      <w:iCs/>
      <w:noProof/>
      <w:sz w:val="20"/>
      <w:szCs w:val="20"/>
      <w:lang w:val="en-US"/>
    </w:rPr>
  </w:style>
  <w:style w:type="paragraph" w:styleId="Verzeichnis3">
    <w:name w:val="toc 3"/>
    <w:basedOn w:val="Standard"/>
    <w:next w:val="Standard"/>
    <w:autoRedefine/>
    <w:uiPriority w:val="39"/>
    <w:unhideWhenUsed/>
    <w:rsid w:val="00A119B0"/>
    <w:pPr>
      <w:ind w:left="480"/>
    </w:pPr>
    <w:rPr>
      <w:rFonts w:cstheme="minorHAnsi"/>
      <w:sz w:val="20"/>
      <w:szCs w:val="20"/>
    </w:rPr>
  </w:style>
  <w:style w:type="paragraph" w:styleId="Verzeichnis4">
    <w:name w:val="toc 4"/>
    <w:basedOn w:val="Standard"/>
    <w:next w:val="Standard"/>
    <w:autoRedefine/>
    <w:uiPriority w:val="39"/>
    <w:unhideWhenUsed/>
    <w:rsid w:val="00A119B0"/>
    <w:pPr>
      <w:ind w:left="720"/>
    </w:pPr>
    <w:rPr>
      <w:rFonts w:cstheme="minorHAnsi"/>
      <w:sz w:val="20"/>
      <w:szCs w:val="20"/>
    </w:rPr>
  </w:style>
  <w:style w:type="paragraph" w:styleId="Verzeichnis5">
    <w:name w:val="toc 5"/>
    <w:basedOn w:val="Standard"/>
    <w:next w:val="Standard"/>
    <w:autoRedefine/>
    <w:uiPriority w:val="39"/>
    <w:unhideWhenUsed/>
    <w:rsid w:val="00A119B0"/>
    <w:pPr>
      <w:ind w:left="960"/>
    </w:pPr>
    <w:rPr>
      <w:rFonts w:cs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unhideWhenUsed/>
    <w:rsid w:val="00A119B0"/>
    <w:pPr>
      <w:ind w:left="1200"/>
    </w:pPr>
    <w:rPr>
      <w:rFonts w:cs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unhideWhenUsed/>
    <w:rsid w:val="00A119B0"/>
    <w:pPr>
      <w:ind w:left="1440"/>
    </w:pPr>
    <w:rPr>
      <w:rFonts w:cs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unhideWhenUsed/>
    <w:rsid w:val="00A119B0"/>
    <w:pPr>
      <w:ind w:left="1680"/>
    </w:pPr>
    <w:rPr>
      <w:rFonts w:cstheme="minorHAnsi"/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unhideWhenUsed/>
    <w:rsid w:val="00A119B0"/>
    <w:pPr>
      <w:ind w:left="1920"/>
    </w:pPr>
    <w:rPr>
      <w:rFonts w:cstheme="minorHAnsi"/>
      <w:sz w:val="20"/>
      <w:szCs w:val="20"/>
    </w:rPr>
  </w:style>
  <w:style w:type="paragraph" w:styleId="Abbildungsverzeichnis">
    <w:name w:val="table of figures"/>
    <w:basedOn w:val="Standard"/>
    <w:next w:val="Standard"/>
    <w:uiPriority w:val="99"/>
    <w:unhideWhenUsed/>
    <w:rsid w:val="00A25839"/>
  </w:style>
  <w:style w:type="paragraph" w:customStyle="1" w:styleId="msonormal0">
    <w:name w:val="msonormal"/>
    <w:basedOn w:val="Standard"/>
    <w:rsid w:val="00A564CA"/>
    <w:pPr>
      <w:spacing w:before="100" w:beforeAutospacing="1" w:after="100" w:afterAutospacing="1"/>
    </w:pPr>
  </w:style>
  <w:style w:type="character" w:styleId="Platzhaltertext">
    <w:name w:val="Placeholder Text"/>
    <w:basedOn w:val="Absatz-Standardschriftart"/>
    <w:uiPriority w:val="99"/>
    <w:semiHidden/>
    <w:rsid w:val="004843F8"/>
    <w:rPr>
      <w:color w:val="808080"/>
    </w:rPr>
  </w:style>
  <w:style w:type="character" w:customStyle="1" w:styleId="apple-converted-space">
    <w:name w:val="apple-converted-space"/>
    <w:basedOn w:val="Absatz-Standardschriftart"/>
    <w:rsid w:val="00D64267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D06DA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D06DA"/>
    <w:rPr>
      <w:rFonts w:ascii="Segoe UI" w:hAnsi="Segoe UI" w:cs="Segoe UI"/>
      <w:sz w:val="18"/>
      <w:szCs w:val="18"/>
    </w:rPr>
  </w:style>
  <w:style w:type="character" w:customStyle="1" w:styleId="UnresolvedMention1">
    <w:name w:val="Unresolved Mention1"/>
    <w:basedOn w:val="Absatz-Standardschriftart"/>
    <w:uiPriority w:val="99"/>
    <w:semiHidden/>
    <w:unhideWhenUsed/>
    <w:rsid w:val="00BA1579"/>
    <w:rPr>
      <w:color w:val="605E5C"/>
      <w:shd w:val="clear" w:color="auto" w:fill="E1DFDD"/>
    </w:rPr>
  </w:style>
  <w:style w:type="paragraph" w:styleId="berarbeitung">
    <w:name w:val="Revision"/>
    <w:hidden/>
    <w:uiPriority w:val="99"/>
    <w:semiHidden/>
    <w:rsid w:val="00D71C6F"/>
    <w:rPr>
      <w:rFonts w:ascii="Times New Roman" w:eastAsia="Times New Roman" w:hAnsi="Times New Roman" w:cs="Times New Roman"/>
      <w:lang w:eastAsia="de-D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372B3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BA0D13F-D270-4FE9-AC1F-C9E24B58A9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2929</Words>
  <Characters>18453</Characters>
  <Application>Microsoft Office Word</Application>
  <DocSecurity>0</DocSecurity>
  <Lines>153</Lines>
  <Paragraphs>4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13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rin Berger</dc:creator>
  <cp:lastModifiedBy>Daniela Skalt</cp:lastModifiedBy>
  <cp:revision>53</cp:revision>
  <dcterms:created xsi:type="dcterms:W3CDTF">2021-09-06T21:32:00Z</dcterms:created>
  <dcterms:modified xsi:type="dcterms:W3CDTF">2021-10-10T09:54:00Z</dcterms:modified>
</cp:coreProperties>
</file>